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BCF71" w14:textId="77777777" w:rsidR="00CE0C48" w:rsidRDefault="00C350A1" w:rsidP="00CB10E0">
      <w:pPr>
        <w:pStyle w:val="Heading1"/>
      </w:pPr>
      <w:r>
        <w:t>Pathway Methods</w:t>
      </w:r>
    </w:p>
    <w:p w14:paraId="5111F213" w14:textId="77777777" w:rsidR="000F3BBA" w:rsidRDefault="000F3BBA" w:rsidP="000F3BBA">
      <w:pPr>
        <w:pStyle w:val="Heading2"/>
      </w:pPr>
      <w:r>
        <w:t xml:space="preserve">Pathway </w:t>
      </w:r>
      <w:r w:rsidR="005008E2">
        <w:t>Selection</w:t>
      </w:r>
    </w:p>
    <w:p w14:paraId="38809C71" w14:textId="77777777" w:rsidR="000F3BBA" w:rsidRPr="000F3BBA" w:rsidRDefault="00EB2CB7" w:rsidP="00C350A1">
      <w:pPr>
        <w:ind w:firstLine="720"/>
      </w:pPr>
      <w:r>
        <w:t>Almost all</w:t>
      </w:r>
      <w:r w:rsidR="000F3BBA">
        <w:t xml:space="preserve"> pathway</w:t>
      </w:r>
      <w:r>
        <w:t>s</w:t>
      </w:r>
      <w:r w:rsidR="000F3BBA">
        <w:t xml:space="preserve"> that </w:t>
      </w:r>
      <w:r>
        <w:t>were</w:t>
      </w:r>
      <w:r w:rsidR="000F3BBA">
        <w:t xml:space="preserve"> used came from either MSigDB</w:t>
      </w:r>
      <w:r w:rsidR="005008E2">
        <w:fldChar w:fldCharType="begin"/>
      </w:r>
      <w:r w:rsidR="005008E2">
        <w:instrText xml:space="preserve"> ADDIN EN.CITE &lt;EndNote&gt;&lt;Cite&gt;&lt;Author&gt;Liberzon&lt;/Author&gt;&lt;Year&gt;2011&lt;/Year&gt;&lt;RecNum&gt;106&lt;/RecNum&gt;&lt;DisplayText&gt;&lt;style face="superscript"&gt;1&lt;/style&gt;&lt;/DisplayText&gt;&lt;record&gt;&lt;rec-number&gt;106&lt;/rec-number&gt;&lt;foreign-keys&gt;&lt;key app="EN" db-id="zdv0s0tt2s2pagesepxpa0pkwrv99ew5rawt" timestamp="1569853676"&gt;106&lt;/key&gt;&lt;/foreign-keys&gt;&lt;ref-type name="Journal Article"&gt;17&lt;/ref-type&gt;&lt;contributors&gt;&lt;authors&gt;&lt;author&gt;Liberzon, Arthur&lt;/author&gt;&lt;author&gt;Subramanian, Aravind&lt;/author&gt;&lt;author&gt;Pinchback, Reid&lt;/author&gt;&lt;author&gt;Thorvaldsdóttir, Helga&lt;/author&gt;&lt;author&gt;Tamayo, Pablo&lt;/author&gt;&lt;author&gt;Mesirov, Jill P&lt;/author&gt;&lt;/authors&gt;&lt;/contributors&gt;&lt;titles&gt;&lt;title&gt;Molecular signatures database (MSigDB) 3.0&lt;/title&gt;&lt;secondary-title&gt;Bioinformatics&lt;/secondary-title&gt;&lt;/titles&gt;&lt;periodical&gt;&lt;full-title&gt;Bioinformatics&lt;/full-title&gt;&lt;/periodical&gt;&lt;pages&gt;1739-1740&lt;/pages&gt;&lt;volume&gt;27&lt;/volume&gt;&lt;number&gt;12&lt;/number&gt;&lt;dates&gt;&lt;year&gt;2011&lt;/year&gt;&lt;/dates&gt;&lt;isbn&gt;1460-2059&lt;/isbn&gt;&lt;urls&gt;&lt;/urls&gt;&lt;/record&gt;&lt;/Cite&gt;&lt;/EndNote&gt;</w:instrText>
      </w:r>
      <w:r w:rsidR="005008E2">
        <w:fldChar w:fldCharType="separate"/>
      </w:r>
      <w:r w:rsidR="005008E2" w:rsidRPr="005008E2">
        <w:rPr>
          <w:noProof/>
          <w:vertAlign w:val="superscript"/>
        </w:rPr>
        <w:t>1</w:t>
      </w:r>
      <w:r w:rsidR="005008E2">
        <w:fldChar w:fldCharType="end"/>
      </w:r>
      <w:r w:rsidR="005008E2">
        <w:t xml:space="preserve"> </w:t>
      </w:r>
      <w:r w:rsidR="000F3BBA">
        <w:t>(</w:t>
      </w:r>
      <w:bookmarkStart w:id="0" w:name="_Hlk23405441"/>
      <w:r w:rsidR="000F3BBA">
        <w:t>v6.2, accessed 3/8/2019</w:t>
      </w:r>
      <w:bookmarkEnd w:id="0"/>
      <w:r w:rsidR="000F3BBA">
        <w:t>) or BioPlanet</w:t>
      </w:r>
      <w:r w:rsidR="005008E2">
        <w:fldChar w:fldCharType="begin"/>
      </w:r>
      <w:r w:rsidR="005008E2">
        <w:instrText xml:space="preserve"> ADDIN EN.CITE &lt;EndNote&gt;&lt;Cite&gt;&lt;Author&gt;Huang&lt;/Author&gt;&lt;Year&gt;2019&lt;/Year&gt;&lt;RecNum&gt;107&lt;/RecNum&gt;&lt;DisplayText&gt;&lt;style face="superscript"&gt;2&lt;/style&gt;&lt;/DisplayText&gt;&lt;record&gt;&lt;rec-number&gt;107&lt;/rec-number&gt;&lt;foreign-keys&gt;&lt;key app="EN" db-id="zdv0s0tt2s2pagesepxpa0pkwrv99ew5rawt" timestamp="1569853895"&gt;107&lt;/key&gt;&lt;/foreign-keys&gt;&lt;ref-type name="Journal Article"&gt;17&lt;/ref-type&gt;&lt;contributors&gt;&lt;authors&gt;&lt;author&gt;Huang, Ruili&lt;/author&gt;&lt;author&gt;Grishagin, Ivan&lt;/author&gt;&lt;author&gt;Wang, Yuhong&lt;/author&gt;&lt;author&gt;Zhao, Tongan&lt;/author&gt;&lt;author&gt;Greene, Jon&lt;/author&gt;&lt;author&gt;Obenauer, John C&lt;/author&gt;&lt;author&gt;Ngan, Deborah&lt;/author&gt;&lt;author&gt;Nguyen, Dac-Trung&lt;/author&gt;&lt;author&gt;Guha, Rajarshi&lt;/author&gt;&lt;author&gt;Jadhav, Ajit&lt;/author&gt;&lt;/authors&gt;&lt;/contributors&gt;&lt;titles&gt;&lt;title&gt;The NCATS BioPlanet–an integrated platform for exploring the universe of cellular signaling pathways for toxicology, systems biology, and chemical genomics&lt;/title&gt;&lt;secondary-title&gt;Frontiers in pharmacology&lt;/secondary-title&gt;&lt;/titles&gt;&lt;periodical&gt;&lt;full-title&gt;Frontiers in pharmacology&lt;/full-title&gt;&lt;/periodical&gt;&lt;pages&gt;445&lt;/pages&gt;&lt;volume&gt;10&lt;/volume&gt;&lt;dates&gt;&lt;year&gt;2019&lt;/year&gt;&lt;/dates&gt;&lt;isbn&gt;1663-9812&lt;/isbn&gt;&lt;urls&gt;&lt;/urls&gt;&lt;/record&gt;&lt;/Cite&gt;&lt;/EndNote&gt;</w:instrText>
      </w:r>
      <w:r w:rsidR="005008E2">
        <w:fldChar w:fldCharType="separate"/>
      </w:r>
      <w:r w:rsidR="005008E2" w:rsidRPr="005008E2">
        <w:rPr>
          <w:noProof/>
          <w:vertAlign w:val="superscript"/>
        </w:rPr>
        <w:t>2</w:t>
      </w:r>
      <w:r w:rsidR="005008E2">
        <w:fldChar w:fldCharType="end"/>
      </w:r>
      <w:r w:rsidR="00DD1285">
        <w:t xml:space="preserve"> </w:t>
      </w:r>
      <w:r w:rsidR="000F3BBA">
        <w:t>(</w:t>
      </w:r>
      <w:bookmarkStart w:id="1" w:name="_Hlk23405451"/>
      <w:r w:rsidR="000F3BBA">
        <w:t xml:space="preserve">v1.0, accessed </w:t>
      </w:r>
      <w:r w:rsidR="00F31703">
        <w:t>7/29</w:t>
      </w:r>
      <w:r w:rsidR="00F629D6">
        <w:t>/2019</w:t>
      </w:r>
      <w:bookmarkEnd w:id="1"/>
      <w:r w:rsidR="00F629D6">
        <w:t xml:space="preserve">). </w:t>
      </w:r>
      <w:r>
        <w:t>Two</w:t>
      </w:r>
      <w:r w:rsidR="00F629D6">
        <w:t xml:space="preserve"> a</w:t>
      </w:r>
      <w:r>
        <w:t xml:space="preserve">dditional </w:t>
      </w:r>
      <w:r w:rsidR="00F629D6">
        <w:t>estrogen receptor</w:t>
      </w:r>
      <w:r w:rsidR="00326002">
        <w:t xml:space="preserve"> alpha</w:t>
      </w:r>
      <w:r w:rsidR="00F629D6">
        <w:t xml:space="preserve"> pathway</w:t>
      </w:r>
      <w:r>
        <w:t>s</w:t>
      </w:r>
      <w:r w:rsidR="00326002">
        <w:t xml:space="preserve"> based on the literature</w:t>
      </w:r>
      <w:r w:rsidR="00326002">
        <w:fldChar w:fldCharType="begin"/>
      </w:r>
      <w:r w:rsidR="00326002">
        <w:instrText xml:space="preserve"> ADDIN EN.CITE &lt;EndNote&gt;&lt;Cite&gt;&lt;Author&gt;Ryan&lt;/Author&gt;&lt;Year&gt;2016&lt;/Year&gt;&lt;RecNum&gt;108&lt;/RecNum&gt;&lt;DisplayText&gt;&lt;style face="superscript"&gt;3&lt;/style&gt;&lt;/DisplayText&gt;&lt;record&gt;&lt;rec-number&gt;108&lt;/rec-number&gt;&lt;foreign-keys&gt;&lt;key app="EN" db-id="zdv0s0tt2s2pagesepxpa0pkwrv99ew5rawt" timestamp="1569853996"&gt;108&lt;/key&gt;&lt;/foreign-keys&gt;&lt;ref-type name="Journal Article"&gt;17&lt;/ref-type&gt;&lt;contributors&gt;&lt;authors&gt;&lt;author&gt;Ryan, Natalia&lt;/author&gt;&lt;author&gt;Chorley, Brian&lt;/author&gt;&lt;author&gt;Tice, Raymond R&lt;/author&gt;&lt;author&gt;Judson, Richard&lt;/author&gt;&lt;author&gt;Corton, J Christopher&lt;/author&gt;&lt;/authors&gt;&lt;/contributors&gt;&lt;titles&gt;&lt;title&gt;Moving toward integrating gene expression profiling into high-throughput testing: A gene expression biomarker accurately predicts estrogen receptor α modulation in a microarray compendium&lt;/title&gt;&lt;secondary-title&gt;Toxicological Sciences&lt;/secondary-title&gt;&lt;/titles&gt;&lt;periodical&gt;&lt;full-title&gt;Toxicological Sciences&lt;/full-title&gt;&lt;/periodical&gt;&lt;pages&gt;88-103&lt;/pages&gt;&lt;volume&gt;151&lt;/volume&gt;&lt;number&gt;1&lt;/number&gt;&lt;dates&gt;&lt;year&gt;2016&lt;/year&gt;&lt;/dates&gt;&lt;isbn&gt;1096-6080&lt;/isbn&gt;&lt;urls&gt;&lt;/urls&gt;&lt;/record&gt;&lt;/Cite&gt;&lt;/EndNote&gt;</w:instrText>
      </w:r>
      <w:r w:rsidR="00326002">
        <w:fldChar w:fldCharType="separate"/>
      </w:r>
      <w:r w:rsidR="00326002" w:rsidRPr="00326002">
        <w:rPr>
          <w:noProof/>
          <w:vertAlign w:val="superscript"/>
        </w:rPr>
        <w:t>3</w:t>
      </w:r>
      <w:r w:rsidR="00326002">
        <w:fldChar w:fldCharType="end"/>
      </w:r>
      <w:r w:rsidR="00326002">
        <w:t xml:space="preserve"> were manually entered: “Ryan Estrogen Receptor Alpha Up/Down”</w:t>
      </w:r>
      <w:r w:rsidR="00F629D6">
        <w:t>.</w:t>
      </w:r>
      <w:r w:rsidR="002A419B">
        <w:t xml:space="preserve"> The entire</w:t>
      </w:r>
      <w:r w:rsidR="003B7F8F">
        <w:t xml:space="preserve"> MSigDB set, comprised of 18,674 gene sets, was downloaded as an .xml file and imported into Excel. This was then pared down to the 14,660 gene sets with “Homo sapiens” under the organism heading. </w:t>
      </w:r>
      <w:r w:rsidR="003B554C">
        <w:t>Only two types of gene set were kept from MSigDB: 50 Hallmark</w:t>
      </w:r>
      <w:r w:rsidR="005008E2">
        <w:fldChar w:fldCharType="begin"/>
      </w:r>
      <w:r w:rsidR="00326002">
        <w:instrText xml:space="preserve"> ADDIN EN.CITE &lt;EndNote&gt;&lt;Cite&gt;&lt;Author&gt;Liberzon&lt;/Author&gt;&lt;Year&gt;2015&lt;/Year&gt;&lt;RecNum&gt;105&lt;/RecNum&gt;&lt;DisplayText&gt;&lt;style face="superscript"&gt;4&lt;/style&gt;&lt;/DisplayText&gt;&lt;record&gt;&lt;rec-number&gt;105&lt;/rec-number&gt;&lt;foreign-keys&gt;&lt;key app="EN" db-id="zdv0s0tt2s2pagesepxpa0pkwrv99ew5rawt" timestamp="1569853637"&gt;105&lt;/key&gt;&lt;/foreign-keys&gt;&lt;ref-type name="Journal Article"&gt;17&lt;/ref-type&gt;&lt;contributors&gt;&lt;authors&gt;&lt;author&gt;Liberzon, Arthur&lt;/author&gt;&lt;author&gt;Birger, Chet&lt;/author&gt;&lt;author&gt;Thorvaldsdóttir, Helga&lt;/author&gt;&lt;author&gt;Ghandi, Mahmoud&lt;/author&gt;&lt;author&gt;Mesirov, Jill P&lt;/author&gt;&lt;author&gt;Tamayo, Pablo&lt;/author&gt;&lt;/authors&gt;&lt;/contributors&gt;&lt;titles&gt;&lt;title&gt;The molecular signatures database hallmark gene set collection&lt;/title&gt;&lt;secondary-title&gt;Cell systems&lt;/secondary-title&gt;&lt;/titles&gt;&lt;periodical&gt;&lt;full-title&gt;Cell systems&lt;/full-title&gt;&lt;/periodical&gt;&lt;pages&gt;417-425&lt;/pages&gt;&lt;volume&gt;1&lt;/volume&gt;&lt;number&gt;6&lt;/number&gt;&lt;dates&gt;&lt;year&gt;2015&lt;/year&gt;&lt;/dates&gt;&lt;isbn&gt;2405-4712&lt;/isbn&gt;&lt;urls&gt;&lt;/urls&gt;&lt;/record&gt;&lt;/Cite&gt;&lt;/EndNote&gt;</w:instrText>
      </w:r>
      <w:r w:rsidR="005008E2">
        <w:fldChar w:fldCharType="separate"/>
      </w:r>
      <w:r w:rsidR="00326002" w:rsidRPr="00326002">
        <w:rPr>
          <w:noProof/>
          <w:vertAlign w:val="superscript"/>
        </w:rPr>
        <w:t>4</w:t>
      </w:r>
      <w:r w:rsidR="005008E2">
        <w:fldChar w:fldCharType="end"/>
      </w:r>
      <w:r w:rsidR="003B554C">
        <w:t xml:space="preserve"> gene sets and 352 gene sets in the C2: chemical and genetic perturbations category with “RESPONSE” in their pathway name. Hallmarks were chosen because they “represent specific well-defined biological states or processes”. The “RESPONSE” gene sets were kept because they generally represent experiments </w:t>
      </w:r>
      <w:r w:rsidR="00326002">
        <w:t xml:space="preserve">like </w:t>
      </w:r>
      <w:r w:rsidR="003B554C">
        <w:t xml:space="preserve">our own where the response to a specific chemical is being identified. Also, we observed that </w:t>
      </w:r>
      <w:r w:rsidR="00326002">
        <w:t>there were some useful estrogen response pathways present in this set, such as “Dutertre Estradiol Response 6HR UP”</w:t>
      </w:r>
      <w:r w:rsidR="00326002">
        <w:fldChar w:fldCharType="begin"/>
      </w:r>
      <w:r w:rsidR="00326002">
        <w:instrText xml:space="preserve"> ADDIN EN.CITE &lt;EndNote&gt;&lt;Cite&gt;&lt;Author&gt;Dutertre&lt;/Author&gt;&lt;Year&gt;2010&lt;/Year&gt;&lt;RecNum&gt;109&lt;/RecNum&gt;&lt;DisplayText&gt;&lt;style face="superscript"&gt;5&lt;/style&gt;&lt;/DisplayText&gt;&lt;record&gt;&lt;rec-number&gt;109&lt;/rec-number&gt;&lt;foreign-keys&gt;&lt;key app="EN" db-id="zdv0s0tt2s2pagesepxpa0pkwrv99ew5rawt" timestamp="1569854405"&gt;109&lt;/key&gt;&lt;/foreign-keys&gt;&lt;ref-type name="Journal Article"&gt;17&lt;/ref-type&gt;&lt;contributors&gt;&lt;authors&gt;&lt;author&gt;Dutertre, Martin&lt;/author&gt;&lt;author&gt;Gratadou, Lise&lt;/author&gt;&lt;author&gt;Dardenne, Etienne&lt;/author&gt;&lt;author&gt;Germann, Sophie&lt;/author&gt;&lt;author&gt;Samaan, Samaan&lt;/author&gt;&lt;author&gt;Lidereau, Rosette&lt;/author&gt;&lt;author&gt;Driouch, Keltouma&lt;/author&gt;&lt;author&gt;de la Grange, Pierre&lt;/author&gt;&lt;author&gt;Auboeuf, Didier&lt;/author&gt;&lt;/authors&gt;&lt;/contributors&gt;&lt;titles&gt;&lt;title&gt;Estrogen regulation and physiopathologic significance of alternative promoters in breast cancer&lt;/title&gt;&lt;secondary-title&gt;Cancer research&lt;/secondary-title&gt;&lt;/titles&gt;&lt;periodical&gt;&lt;full-title&gt;Cancer research&lt;/full-title&gt;&lt;/periodical&gt;&lt;pages&gt;3760-3770&lt;/pages&gt;&lt;volume&gt;70&lt;/volume&gt;&lt;number&gt;9&lt;/number&gt;&lt;dates&gt;&lt;year&gt;2010&lt;/year&gt;&lt;/dates&gt;&lt;isbn&gt;0008-5472&lt;/isbn&gt;&lt;urls&gt;&lt;/urls&gt;&lt;/record&gt;&lt;/Cite&gt;&lt;/EndNote&gt;</w:instrText>
      </w:r>
      <w:r w:rsidR="00326002">
        <w:fldChar w:fldCharType="separate"/>
      </w:r>
      <w:r w:rsidR="00326002" w:rsidRPr="00326002">
        <w:rPr>
          <w:noProof/>
          <w:vertAlign w:val="superscript"/>
        </w:rPr>
        <w:t>5</w:t>
      </w:r>
      <w:r w:rsidR="00326002">
        <w:fldChar w:fldCharType="end"/>
      </w:r>
      <w:r w:rsidR="003B554C">
        <w:t>.</w:t>
      </w:r>
      <w:r w:rsidR="00D83801">
        <w:t xml:space="preserve"> </w:t>
      </w:r>
      <w:r w:rsidR="00B848E2">
        <w:t>1,658 BioPlanet pathways were downloaded in a .csv and combined with the rest to yield a beginning set of 2,062 pathways.</w:t>
      </w:r>
      <w:r w:rsidR="00326002">
        <w:t xml:space="preserve"> We sometimes referred to this as the “</w:t>
      </w:r>
      <w:proofErr w:type="spellStart"/>
      <w:r w:rsidR="00326002">
        <w:t>bhrr</w:t>
      </w:r>
      <w:proofErr w:type="spellEnd"/>
      <w:r w:rsidR="00326002">
        <w:t xml:space="preserve">” </w:t>
      </w:r>
      <w:proofErr w:type="spellStart"/>
      <w:r w:rsidR="00326002">
        <w:t>pathset</w:t>
      </w:r>
      <w:proofErr w:type="spellEnd"/>
      <w:r w:rsidR="00326002">
        <w:t xml:space="preserve"> (short for: BioPlanet, Hallmark, Response, Ryan).</w:t>
      </w:r>
    </w:p>
    <w:p w14:paraId="38FE7737" w14:textId="77777777" w:rsidR="0085380A" w:rsidRDefault="00492203" w:rsidP="00492203">
      <w:r>
        <w:tab/>
      </w:r>
      <w:r w:rsidR="00326002">
        <w:t>For our purposes, p</w:t>
      </w:r>
      <w:r w:rsidR="002E6484">
        <w:t xml:space="preserve">athways </w:t>
      </w:r>
      <w:r w:rsidR="00326002">
        <w:t>are simply</w:t>
      </w:r>
      <w:r w:rsidR="002E6484">
        <w:t xml:space="preserve"> a subset of genes whose expressions are aggregated in some way to derive a pathway score. </w:t>
      </w:r>
      <w:r>
        <w:t>Since there are roughly 10,000 genes in this experiment, the number of possible pathways is on the order of 2</w:t>
      </w:r>
      <w:r>
        <w:rPr>
          <w:vertAlign w:val="superscript"/>
        </w:rPr>
        <w:t>10000</w:t>
      </w:r>
      <w:r>
        <w:t xml:space="preserve">. </w:t>
      </w:r>
      <w:r w:rsidR="002E6484">
        <w:t>It should be expected</w:t>
      </w:r>
      <w:r w:rsidR="0085380A">
        <w:t xml:space="preserve"> </w:t>
      </w:r>
      <w:r w:rsidR="002E6484">
        <w:t xml:space="preserve">that every </w:t>
      </w:r>
      <w:r w:rsidR="0093228F">
        <w:t>chemical</w:t>
      </w:r>
      <w:r w:rsidR="002E6484">
        <w:t xml:space="preserve"> will be active in many </w:t>
      </w:r>
      <w:r w:rsidR="0085380A">
        <w:t xml:space="preserve">of these potential </w:t>
      </w:r>
      <w:r w:rsidR="002E6484">
        <w:t>pathways due to</w:t>
      </w:r>
      <w:r w:rsidR="0085380A">
        <w:t xml:space="preserve"> random noise, so we were wary of </w:t>
      </w:r>
      <w:r w:rsidR="0093228F">
        <w:t xml:space="preserve">constructing </w:t>
      </w:r>
      <w:r w:rsidR="006C4A81">
        <w:t>pathways that fit the data</w:t>
      </w:r>
      <w:r w:rsidR="0093228F">
        <w:t xml:space="preserve">. Of course, this could still be done using a </w:t>
      </w:r>
      <w:r w:rsidR="006C4A81">
        <w:t>validation</w:t>
      </w:r>
      <w:r w:rsidR="0093228F">
        <w:t xml:space="preserve"> framework to avoid overfitting, but only in cases where the number of chemicals in the data known to produce a given activity is sufficiently large. So far, only pre-existing pathways have been used to give some confidence that results were reproducible in another context. Ideally, we would use only a small number of trusted </w:t>
      </w:r>
      <w:r w:rsidR="0093228F">
        <w:lastRenderedPageBreak/>
        <w:t xml:space="preserve">pathways, both to reduce processing time and to ease interpretability. Using many overly similar pathways or </w:t>
      </w:r>
      <w:r w:rsidR="000F3BBA">
        <w:t xml:space="preserve">pathways that are unreliable </w:t>
      </w:r>
      <w:r w:rsidR="006C4A81">
        <w:t>would</w:t>
      </w:r>
      <w:r w:rsidR="000F3BBA">
        <w:t xml:space="preserve"> increase the number of false positives in the data and potentially swamp the signal.</w:t>
      </w:r>
      <w:r w:rsidR="006C4A81">
        <w:t xml:space="preserve"> How to choose pathways in a principled way is a deep question that we have not entirely addressed yet.  </w:t>
      </w:r>
    </w:p>
    <w:p w14:paraId="15303C7E" w14:textId="77777777" w:rsidR="0081149C" w:rsidRDefault="0081149C" w:rsidP="0081149C">
      <w:pPr>
        <w:pStyle w:val="Heading2"/>
      </w:pPr>
      <w:r>
        <w:t>Pathway Scoring</w:t>
      </w:r>
    </w:p>
    <w:p w14:paraId="768D7A7F" w14:textId="77777777" w:rsidR="0081149C" w:rsidRDefault="0081149C" w:rsidP="0081149C">
      <w:pPr>
        <w:ind w:firstLine="720"/>
      </w:pPr>
      <w:r>
        <w:t xml:space="preserve">The input to the pathway pipeline </w:t>
      </w:r>
      <w:r w:rsidR="00A85D13">
        <w:t>wa</w:t>
      </w:r>
      <w:r>
        <w:t>s a matrix of log</w:t>
      </w:r>
      <w:r>
        <w:rPr>
          <w:vertAlign w:val="subscript"/>
        </w:rPr>
        <w:t>2</w:t>
      </w:r>
      <w:r>
        <w:t>(fold change) (</w:t>
      </w:r>
      <w:r w:rsidR="006C4A81">
        <w:t>“</w:t>
      </w:r>
      <w:r>
        <w:t>l2fc</w:t>
      </w:r>
      <w:r w:rsidR="006C4A81">
        <w:t>”</w:t>
      </w:r>
      <w:r>
        <w:t xml:space="preserve">) values where the rows are chemical/concentration combinations and the columns </w:t>
      </w:r>
      <w:r w:rsidR="00A85D13">
        <w:t>were</w:t>
      </w:r>
      <w:r>
        <w:t xml:space="preserve"> probes. When more than one probe </w:t>
      </w:r>
      <w:r w:rsidR="00A85D13">
        <w:t>was</w:t>
      </w:r>
      <w:r>
        <w:t xml:space="preserve"> assigned to a single gene, we used the maximum of the probe values as the value for the matching gene. This yield</w:t>
      </w:r>
      <w:r w:rsidR="00A85D13">
        <w:t>ed</w:t>
      </w:r>
      <w:r>
        <w:t xml:space="preserve"> a chemical/concentration by gene</w:t>
      </w:r>
      <w:r w:rsidR="006C4A81">
        <w:t xml:space="preserve"> matrix of l2fcs</w:t>
      </w:r>
      <w:r>
        <w:t xml:space="preserve">. Genes with missing values for all chemical/concentrations </w:t>
      </w:r>
      <w:r w:rsidR="00A85D13">
        <w:t>were</w:t>
      </w:r>
      <w:r>
        <w:t xml:space="preserve"> </w:t>
      </w:r>
      <w:r w:rsidR="00A85D13">
        <w:t>omitted</w:t>
      </w:r>
      <w:r>
        <w:t xml:space="preserve"> and </w:t>
      </w:r>
      <w:r w:rsidR="00060C4A">
        <w:t xml:space="preserve">pathways containing fewer than 10 of the remaining genes </w:t>
      </w:r>
      <w:r w:rsidR="00A85D13">
        <w:t>were</w:t>
      </w:r>
      <w:r w:rsidR="00060C4A">
        <w:t xml:space="preserve"> dropped immediately before scoring. During scoring, pathway sizes </w:t>
      </w:r>
      <w:r w:rsidR="008075BA">
        <w:t>were</w:t>
      </w:r>
      <w:r w:rsidR="00060C4A">
        <w:t xml:space="preserve"> calculated that </w:t>
      </w:r>
      <w:proofErr w:type="gramStart"/>
      <w:r w:rsidR="00A85D13">
        <w:t>took</w:t>
      </w:r>
      <w:r w:rsidR="00060C4A">
        <w:t xml:space="preserve"> into account</w:t>
      </w:r>
      <w:proofErr w:type="gramEnd"/>
      <w:r w:rsidR="00060C4A">
        <w:t xml:space="preserve"> the actual number of non-missing genes used to compute each pathway/chemical/concentration combination. Specific pathway scores calculated </w:t>
      </w:r>
      <w:r w:rsidR="00A85D13">
        <w:t>with</w:t>
      </w:r>
      <w:r w:rsidR="00060C4A">
        <w:t xml:space="preserve"> fewer than 10 non-missing genes </w:t>
      </w:r>
      <w:r w:rsidR="008075BA">
        <w:t>were then</w:t>
      </w:r>
      <w:r w:rsidR="00060C4A">
        <w:t xml:space="preserve"> dropped afterwards to ensure pathway sizing consistency.</w:t>
      </w:r>
      <w:r w:rsidR="00710CD1">
        <w:t xml:space="preserve"> Small pathways were dropped to avoid scores potentially dominated by the noise of a small number of genes.</w:t>
      </w:r>
    </w:p>
    <w:p w14:paraId="2CA15A57" w14:textId="77777777" w:rsidR="008075BA" w:rsidRDefault="008075BA" w:rsidP="0081149C">
      <w:pPr>
        <w:ind w:firstLine="720"/>
      </w:pPr>
      <w:r>
        <w:t xml:space="preserve">Three scoring methods </w:t>
      </w:r>
      <w:r w:rsidR="007E6B9C">
        <w:t>w</w:t>
      </w:r>
      <w:r>
        <w:t>ere seriously entertained: “</w:t>
      </w:r>
      <w:r w:rsidR="002A6700">
        <w:t>FC</w:t>
      </w:r>
      <w:r>
        <w:t>” (fold change), “</w:t>
      </w:r>
      <w:r w:rsidR="002A6700">
        <w:t>MYGSEA</w:t>
      </w:r>
      <w:r>
        <w:t xml:space="preserve">” </w:t>
      </w:r>
      <w:r w:rsidR="006C4A81">
        <w:t>(a modified</w:t>
      </w:r>
      <w:r>
        <w:t xml:space="preserve"> </w:t>
      </w:r>
      <w:r w:rsidR="003419DB">
        <w:t xml:space="preserve">version of </w:t>
      </w:r>
      <w:r>
        <w:t xml:space="preserve">single sample gene set </w:t>
      </w:r>
      <w:r w:rsidR="006C4A81">
        <w:t xml:space="preserve">enrichment </w:t>
      </w:r>
      <w:r>
        <w:t>analysis</w:t>
      </w:r>
      <w:r w:rsidR="003419DB">
        <w:t xml:space="preserve"> or “</w:t>
      </w:r>
      <w:proofErr w:type="spellStart"/>
      <w:r w:rsidR="003419DB">
        <w:t>ssGSEA</w:t>
      </w:r>
      <w:proofErr w:type="spellEnd"/>
      <w:r w:rsidR="003419DB">
        <w:t>”</w:t>
      </w:r>
      <w:r>
        <w:t>), and “</w:t>
      </w:r>
      <w:r w:rsidR="002A6700">
        <w:t>GSVA</w:t>
      </w:r>
      <w:r w:rsidR="006818DC">
        <w:fldChar w:fldCharType="begin"/>
      </w:r>
      <w:r w:rsidR="00326002">
        <w:instrText xml:space="preserve"> ADDIN EN.CITE &lt;EndNote&gt;&lt;Cite&gt;&lt;Author&gt;Hänzelmann&lt;/Author&gt;&lt;Year&gt;2013&lt;/Year&gt;&lt;RecNum&gt;97&lt;/RecNum&gt;&lt;DisplayText&gt;&lt;style face="superscript"&gt;6&lt;/style&gt;&lt;/DisplayText&gt;&lt;record&gt;&lt;rec-number&gt;97&lt;/rec-number&gt;&lt;foreign-keys&gt;&lt;key app="EN" db-id="zdv0s0tt2s2pagesepxpa0pkwrv99ew5rawt" timestamp="1569611164"&gt;97&lt;/key&gt;&lt;/foreign-keys&gt;&lt;ref-type name="Journal Article"&gt;17&lt;/ref-type&gt;&lt;contributors&gt;&lt;authors&gt;&lt;author&gt;Hänzelmann, Sonja&lt;/author&gt;&lt;author&gt;Castelo, Robert&lt;/author&gt;&lt;author&gt;Guinney, Justin&lt;/author&gt;&lt;/authors&gt;&lt;/contributors&gt;&lt;titles&gt;&lt;title&gt;GSVA: gene set variation analysis for microarray and RNA-seq data&lt;/title&gt;&lt;secondary-title&gt;BMC bioinformatics&lt;/secondary-title&gt;&lt;/titles&gt;&lt;periodical&gt;&lt;full-title&gt;BMC Bioinformatics&lt;/full-title&gt;&lt;abbr-1&gt;BMC bioinformatics&lt;/abbr-1&gt;&lt;/periodical&gt;&lt;pages&gt;7&lt;/pages&gt;&lt;volume&gt;14&lt;/volume&gt;&lt;number&gt;1&lt;/number&gt;&lt;dates&gt;&lt;year&gt;2013&lt;/year&gt;&lt;/dates&gt;&lt;isbn&gt;1471-2105&lt;/isbn&gt;&lt;urls&gt;&lt;/urls&gt;&lt;/record&gt;&lt;/Cite&gt;&lt;/EndNote&gt;</w:instrText>
      </w:r>
      <w:r w:rsidR="006818DC">
        <w:fldChar w:fldCharType="separate"/>
      </w:r>
      <w:r w:rsidR="00326002" w:rsidRPr="00326002">
        <w:rPr>
          <w:noProof/>
          <w:vertAlign w:val="superscript"/>
        </w:rPr>
        <w:t>6</w:t>
      </w:r>
      <w:r w:rsidR="006818DC">
        <w:fldChar w:fldCharType="end"/>
      </w:r>
      <w:r>
        <w:t xml:space="preserve">” (gene set variation analysis). The </w:t>
      </w:r>
      <w:r w:rsidR="006C4A81">
        <w:t>FC</w:t>
      </w:r>
      <w:r>
        <w:t xml:space="preserve"> method was originally intended to be a simple method with which to compare the others, but it has </w:t>
      </w:r>
      <w:r w:rsidR="006C4A81">
        <w:t>some merits of its own in the context of concentration response modeling</w:t>
      </w:r>
      <w:r>
        <w:t xml:space="preserve">. The </w:t>
      </w:r>
      <w:r w:rsidR="00385A58">
        <w:t>FC</w:t>
      </w:r>
      <w:r>
        <w:t xml:space="preserve"> method is simply</w:t>
      </w:r>
    </w:p>
    <w:p w14:paraId="45138D5A" w14:textId="77777777" w:rsidR="008075BA" w:rsidRDefault="002A6700" w:rsidP="0081149C">
      <w:pPr>
        <w:ind w:firstLine="720"/>
      </w:pPr>
      <m:oMathPara>
        <m:oMath>
          <m:r>
            <w:rPr>
              <w:rFonts w:ascii="Cambria Math" w:hAnsi="Cambria Math"/>
            </w:rPr>
            <m:t>mean</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w:softHyphen/>
                  </m:r>
                </m:e>
                <m:sub>
                  <m:r>
                    <w:rPr>
                      <w:rFonts w:ascii="Cambria Math" w:hAnsi="Cambria Math"/>
                    </w:rPr>
                    <m:t>in</m:t>
                  </m:r>
                </m:sub>
              </m:sSub>
            </m:e>
          </m:d>
          <m:r>
            <w:rPr>
              <w:rFonts w:ascii="Cambria Math" w:hAnsi="Cambria Math"/>
            </w:rPr>
            <m:t>-mean(</m:t>
          </m:r>
          <m:sSub>
            <m:sSubPr>
              <m:ctrlPr>
                <w:rPr>
                  <w:rFonts w:ascii="Cambria Math" w:hAnsi="Cambria Math"/>
                  <w:i/>
                </w:rPr>
              </m:ctrlPr>
            </m:sSubPr>
            <m:e>
              <m:r>
                <w:rPr>
                  <w:rFonts w:ascii="Cambria Math" w:hAnsi="Cambria Math"/>
                </w:rPr>
                <m:t>x</m:t>
              </m:r>
            </m:e>
            <m:sub>
              <m:r>
                <w:rPr>
                  <w:rFonts w:ascii="Cambria Math" w:hAnsi="Cambria Math"/>
                </w:rPr>
                <m:t>out</m:t>
              </m:r>
            </m:sub>
          </m:sSub>
          <m:r>
            <w:rPr>
              <w:rFonts w:ascii="Cambria Math" w:hAnsi="Cambria Math"/>
            </w:rPr>
            <m:t xml:space="preserve">) </m:t>
          </m:r>
        </m:oMath>
      </m:oMathPara>
    </w:p>
    <w:p w14:paraId="1A22960E" w14:textId="77777777" w:rsidR="00F62473" w:rsidRDefault="002A6700" w:rsidP="0081149C">
      <w:r>
        <w:t xml:space="preserve">where </w:t>
      </w:r>
      <m:oMath>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in</m:t>
            </m:r>
          </m:sub>
        </m:sSub>
        <m:r>
          <w:rPr>
            <w:rFonts w:ascii="Cambria Math" w:hAnsi="Cambria Math"/>
            <w:vertAlign w:val="subscript"/>
          </w:rPr>
          <m:t xml:space="preserve"> </m:t>
        </m:r>
      </m:oMath>
      <w:r>
        <w:t xml:space="preserve"> are the l2fc’s for genes in a given pathway and </w:t>
      </w:r>
      <m:oMath>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out</m:t>
            </m:r>
          </m:sub>
        </m:sSub>
        <m:r>
          <w:rPr>
            <w:rFonts w:ascii="Cambria Math" w:hAnsi="Cambria Math"/>
            <w:vertAlign w:val="subscript"/>
          </w:rPr>
          <m:t xml:space="preserve"> </m:t>
        </m:r>
      </m:oMath>
      <w:r>
        <w:t xml:space="preserve">are the l2fc’s for genes outside of a given pathway. </w:t>
      </w:r>
      <w:r w:rsidR="00F62473">
        <w:tab/>
      </w:r>
    </w:p>
    <w:p w14:paraId="3BE36131" w14:textId="77777777" w:rsidR="00385A58" w:rsidRDefault="00A85D13" w:rsidP="00F62473">
      <w:pPr>
        <w:ind w:firstLine="720"/>
      </w:pPr>
      <w:r>
        <w:lastRenderedPageBreak/>
        <w:t>For the GSVA method, we used the GSVA R package (</w:t>
      </w:r>
      <w:bookmarkStart w:id="2" w:name="_Hlk23405597"/>
      <w:r w:rsidR="003419DB">
        <w:t>v1.32.0</w:t>
      </w:r>
      <w:r>
        <w:t>); the steps of GSVA are briefly summarized here</w:t>
      </w:r>
      <w:r w:rsidR="002A6700">
        <w:t>. First</w:t>
      </w:r>
      <w:r w:rsidR="00234869">
        <w:t>,</w:t>
      </w:r>
      <w:r w:rsidR="002A6700">
        <w:t xml:space="preserve"> an empirical cumulative distribution (ECDF) with Gaussian kernels is estimated for each gene using all the samples (chemical</w:t>
      </w:r>
      <w:r w:rsidR="00234869">
        <w:t>/</w:t>
      </w:r>
      <w:r w:rsidR="002A6700">
        <w:t xml:space="preserve">concentrations) and individual l2fc’s are replaced by their value in this ECDF. Then </w:t>
      </w:r>
      <w:r w:rsidR="00DD1285">
        <w:t xml:space="preserve">the genes are ranked within each sample separately and these ranks are used to calculate a Kolmogorov-Smirnov </w:t>
      </w:r>
      <w:r w:rsidR="007E6B9C">
        <w:t xml:space="preserve">(KS) </w:t>
      </w:r>
      <w:r w:rsidR="00DD1285">
        <w:t xml:space="preserve">like random walk statistic </w:t>
      </w:r>
      <w:r w:rsidR="00234869">
        <w:t xml:space="preserve">for each chemical/concentration/pathway combination </w:t>
      </w:r>
      <w:r w:rsidR="00DD1285">
        <w:t xml:space="preserve">(similar to regular </w:t>
      </w:r>
      <w:r w:rsidR="00234869">
        <w:t>Gene Set Enrichment Analysis</w:t>
      </w:r>
      <w:r w:rsidR="005C08E9">
        <w:fldChar w:fldCharType="begin"/>
      </w:r>
      <w:r w:rsidR="00326002">
        <w:instrText xml:space="preserve"> ADDIN EN.CITE &lt;EndNote&gt;&lt;Cite&gt;&lt;Author&gt;Subramanian&lt;/Author&gt;&lt;Year&gt;2005&lt;/Year&gt;&lt;RecNum&gt;99&lt;/RecNum&gt;&lt;DisplayText&gt;&lt;style face="superscript"&gt;7&lt;/style&gt;&lt;/DisplayText&gt;&lt;record&gt;&lt;rec-number&gt;99&lt;/rec-number&gt;&lt;foreign-keys&gt;&lt;key app="EN" db-id="zdv0s0tt2s2pagesepxpa0pkwrv99ew5rawt" timestamp="1569611391"&gt;99&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isbn&gt;0027-8424&lt;/isbn&gt;&lt;urls&gt;&lt;/urls&gt;&lt;/record&gt;&lt;/Cite&gt;&lt;/EndNote&gt;</w:instrText>
      </w:r>
      <w:r w:rsidR="005C08E9">
        <w:fldChar w:fldCharType="separate"/>
      </w:r>
      <w:r w:rsidR="00326002" w:rsidRPr="00326002">
        <w:rPr>
          <w:noProof/>
          <w:vertAlign w:val="superscript"/>
        </w:rPr>
        <w:t>7</w:t>
      </w:r>
      <w:r w:rsidR="005C08E9">
        <w:fldChar w:fldCharType="end"/>
      </w:r>
      <w:r w:rsidR="003419DB">
        <w:t xml:space="preserve"> or “GSEA”</w:t>
      </w:r>
      <w:r w:rsidR="00DD1285">
        <w:t>)</w:t>
      </w:r>
      <w:r w:rsidR="005C08E9">
        <w:t xml:space="preserve">, exemplified </w:t>
      </w:r>
      <w:r w:rsidR="00234869">
        <w:t>by</w:t>
      </w:r>
      <w:r w:rsidR="005C08E9">
        <w:t xml:space="preserve"> </w:t>
      </w:r>
      <w:r w:rsidR="005C08E9">
        <w:fldChar w:fldCharType="begin"/>
      </w:r>
      <w:r w:rsidR="005C08E9">
        <w:instrText xml:space="preserve"> REF _Ref20489692 \h </w:instrText>
      </w:r>
      <w:r w:rsidR="005C08E9">
        <w:fldChar w:fldCharType="separate"/>
      </w:r>
      <w:r w:rsidR="005C08E9">
        <w:t xml:space="preserve">Figure </w:t>
      </w:r>
      <w:r w:rsidR="005C08E9">
        <w:rPr>
          <w:noProof/>
        </w:rPr>
        <w:t>1</w:t>
      </w:r>
      <w:r w:rsidR="005C08E9">
        <w:fldChar w:fldCharType="end"/>
      </w:r>
      <w:r w:rsidR="005C08E9">
        <w:t>.</w:t>
      </w:r>
      <w:r w:rsidR="00DD1285">
        <w:t xml:space="preserve"> The final </w:t>
      </w:r>
      <w:r w:rsidR="00234869">
        <w:t xml:space="preserve">pathway </w:t>
      </w:r>
      <w:r w:rsidR="00DD1285">
        <w:t xml:space="preserve">score is the difference between the absolute </w:t>
      </w:r>
      <w:r w:rsidR="00885CD1">
        <w:t>maximum and absolute minimum values of this statistic.</w:t>
      </w:r>
    </w:p>
    <w:bookmarkEnd w:id="2"/>
    <w:p w14:paraId="1D1460EE" w14:textId="77777777" w:rsidR="005C08E9" w:rsidRDefault="005C08E9" w:rsidP="005C08E9">
      <w:pPr>
        <w:keepNext/>
        <w:ind w:firstLine="720"/>
      </w:pPr>
      <w:commentRangeStart w:id="3"/>
      <w:r>
        <w:rPr>
          <w:noProof/>
        </w:rPr>
        <w:drawing>
          <wp:inline distT="0" distB="0" distL="0" distR="0" wp14:anchorId="147559AB" wp14:editId="74FDA273">
            <wp:extent cx="4950507" cy="29799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alk.emf"/>
                    <pic:cNvPicPr/>
                  </pic:nvPicPr>
                  <pic:blipFill>
                    <a:blip r:embed="rId6">
                      <a:extLst>
                        <a:ext uri="{28A0092B-C50C-407E-A947-70E740481C1C}">
                          <a14:useLocalDpi xmlns:a14="http://schemas.microsoft.com/office/drawing/2010/main" val="0"/>
                        </a:ext>
                      </a:extLst>
                    </a:blip>
                    <a:stretch>
                      <a:fillRect/>
                    </a:stretch>
                  </pic:blipFill>
                  <pic:spPr>
                    <a:xfrm>
                      <a:off x="0" y="0"/>
                      <a:ext cx="4950507" cy="2979900"/>
                    </a:xfrm>
                    <a:prstGeom prst="rect">
                      <a:avLst/>
                    </a:prstGeom>
                  </pic:spPr>
                </pic:pic>
              </a:graphicData>
            </a:graphic>
          </wp:inline>
        </w:drawing>
      </w:r>
      <w:commentRangeEnd w:id="3"/>
      <w:r w:rsidR="00FA7FE9">
        <w:rPr>
          <w:rStyle w:val="CommentReference"/>
        </w:rPr>
        <w:commentReference w:id="3"/>
      </w:r>
    </w:p>
    <w:p w14:paraId="31D752EB" w14:textId="77777777" w:rsidR="005C08E9" w:rsidRDefault="005C08E9" w:rsidP="005C08E9">
      <w:pPr>
        <w:pStyle w:val="Caption"/>
      </w:pPr>
      <w:bookmarkStart w:id="4" w:name="_Ref20489692"/>
      <w:bookmarkStart w:id="5" w:name="_Ref20489684"/>
      <w:r>
        <w:t xml:space="preserve">Figure </w:t>
      </w:r>
      <w:fldSimple w:instr=" SEQ Figure \* ARABIC ">
        <w:r w:rsidR="005B5C0D">
          <w:rPr>
            <w:noProof/>
          </w:rPr>
          <w:t>1</w:t>
        </w:r>
      </w:fldSimple>
      <w:bookmarkEnd w:id="4"/>
      <w:r>
        <w:t xml:space="preserve">: KS </w:t>
      </w:r>
      <w:r w:rsidR="00216E3A">
        <w:t>r</w:t>
      </w:r>
      <w:r>
        <w:t xml:space="preserve">andom </w:t>
      </w:r>
      <w:r w:rsidR="00216E3A">
        <w:t>w</w:t>
      </w:r>
      <w:r>
        <w:t xml:space="preserve">alk </w:t>
      </w:r>
      <w:r w:rsidR="00216E3A">
        <w:t>s</w:t>
      </w:r>
      <w:r>
        <w:t>tatistic for GSVA</w:t>
      </w:r>
      <w:bookmarkEnd w:id="5"/>
    </w:p>
    <w:p w14:paraId="2C94CDA6" w14:textId="77777777" w:rsidR="004828B4" w:rsidRDefault="00385A58" w:rsidP="00F62473">
      <w:pPr>
        <w:ind w:firstLine="720"/>
      </w:pPr>
      <w:r>
        <w:t>ssGSEA</w:t>
      </w:r>
      <w:r w:rsidR="00543D9A">
        <w:fldChar w:fldCharType="begin"/>
      </w:r>
      <w:r w:rsidR="00326002">
        <w:instrText xml:space="preserve"> ADDIN EN.CITE &lt;EndNote&gt;&lt;Cite&gt;&lt;Author&gt;Barbie&lt;/Author&gt;&lt;Year&gt;2009&lt;/Year&gt;&lt;RecNum&gt;98&lt;/RecNum&gt;&lt;DisplayText&gt;&lt;style face="superscript"&gt;8&lt;/style&gt;&lt;/DisplayText&gt;&lt;record&gt;&lt;rec-number&gt;98&lt;/rec-number&gt;&lt;foreign-keys&gt;&lt;key app="EN" db-id="zdv0s0tt2s2pagesepxpa0pkwrv99ew5rawt" timestamp="1569611223"&gt;98&lt;/key&gt;&lt;/foreign-keys&gt;&lt;ref-type name="Journal Article"&gt;17&lt;/ref-type&gt;&lt;contributors&gt;&lt;authors&gt;&lt;author&gt;Barbie, David A&lt;/author&gt;&lt;author&gt;Tamayo, Pablo&lt;/author&gt;&lt;author&gt;Boehm, Jesse S&lt;/author&gt;&lt;author&gt;Kim, So Young&lt;/author&gt;&lt;author&gt;Moody, Susan E&lt;/author&gt;&lt;author&gt;Dunn, Ian F&lt;/author&gt;&lt;author&gt;Schinzel, Anna C&lt;/author&gt;&lt;author&gt;Sandy, Peter&lt;/author&gt;&lt;author&gt;Meylan, Etienne&lt;/author&gt;&lt;author&gt;Scholl, Claudia&lt;/author&gt;&lt;/authors&gt;&lt;/contributors&gt;&lt;titles&gt;&lt;title&gt;Systematic RNA interference reveals that oncogenic KRAS-driven cancers require TBK1&lt;/title&gt;&lt;secondary-title&gt;Nature&lt;/secondary-title&gt;&lt;/titles&gt;&lt;periodical&gt;&lt;full-title&gt;Nature&lt;/full-title&gt;&lt;/periodical&gt;&lt;pages&gt;108&lt;/pages&gt;&lt;volume&gt;462&lt;/volume&gt;&lt;number&gt;7269&lt;/number&gt;&lt;dates&gt;&lt;year&gt;2009&lt;/year&gt;&lt;/dates&gt;&lt;isbn&gt;1476-4687&lt;/isbn&gt;&lt;urls&gt;&lt;/urls&gt;&lt;/record&gt;&lt;/Cite&gt;&lt;/EndNote&gt;</w:instrText>
      </w:r>
      <w:r w:rsidR="00543D9A">
        <w:fldChar w:fldCharType="separate"/>
      </w:r>
      <w:r w:rsidR="00326002" w:rsidRPr="00326002">
        <w:rPr>
          <w:noProof/>
          <w:vertAlign w:val="superscript"/>
        </w:rPr>
        <w:t>8</w:t>
      </w:r>
      <w:r w:rsidR="00543D9A">
        <w:fldChar w:fldCharType="end"/>
      </w:r>
      <w:r w:rsidR="00543D9A">
        <w:t xml:space="preserve"> </w:t>
      </w:r>
      <w:r w:rsidR="007E6B9C">
        <w:t>is a straightforward generalization of GSEA to individual samples. Within a given sample, the genes are replaced by their ranks</w:t>
      </w:r>
      <w:r w:rsidR="003419DB">
        <w:t xml:space="preserve"> and </w:t>
      </w:r>
      <w:r w:rsidR="007E6B9C">
        <w:t>a KS statistic is computed</w:t>
      </w:r>
      <w:r w:rsidR="003419DB">
        <w:t>. T</w:t>
      </w:r>
      <w:r w:rsidR="007E6B9C">
        <w:t xml:space="preserve">he enrichment score is the sum of all values of the </w:t>
      </w:r>
      <w:r w:rsidR="003419DB">
        <w:t>KS statistic</w:t>
      </w:r>
      <w:r w:rsidR="007E6B9C">
        <w:t xml:space="preserve">. Optionally, the </w:t>
      </w:r>
      <w:r w:rsidR="003419DB">
        <w:t>score</w:t>
      </w:r>
      <w:r w:rsidR="007E6B9C">
        <w:t xml:space="preserve"> can be normalized by dividing by the range of the enrichment scores produced across all experiments. The scores for each sample are thus computed independently of one another except for a final normalizing factor. </w:t>
      </w:r>
      <w:r w:rsidR="00C6620C">
        <w:t xml:space="preserve">MYGSEA </w:t>
      </w:r>
      <w:r w:rsidR="003419DB">
        <w:t>was</w:t>
      </w:r>
      <w:r w:rsidR="00C6620C">
        <w:t xml:space="preserve"> </w:t>
      </w:r>
      <w:r w:rsidR="00543D9A">
        <w:t>based on</w:t>
      </w:r>
      <w:r w:rsidR="00C6620C">
        <w:t xml:space="preserve"> the </w:t>
      </w:r>
      <w:proofErr w:type="spellStart"/>
      <w:r w:rsidR="00C6620C">
        <w:t>ssGSEA</w:t>
      </w:r>
      <w:proofErr w:type="spellEnd"/>
      <w:r w:rsidR="00C6620C">
        <w:t xml:space="preserve"> </w:t>
      </w:r>
      <w:r w:rsidR="00C6620C">
        <w:lastRenderedPageBreak/>
        <w:t>code provided in the R GSVA package</w:t>
      </w:r>
      <w:r w:rsidR="00543D9A">
        <w:t xml:space="preserve">. </w:t>
      </w:r>
      <w:r w:rsidR="00F03EF8">
        <w:t xml:space="preserve">The method </w:t>
      </w:r>
      <w:r w:rsidR="003419DB">
        <w:t xml:space="preserve">was </w:t>
      </w:r>
      <w:r w:rsidR="00F03EF8">
        <w:t>changed in two ways: first</w:t>
      </w:r>
      <w:r w:rsidR="004828B4">
        <w:t xml:space="preserve">, the l2fc values in each sample x </w:t>
      </w:r>
      <w:r w:rsidR="003419DB">
        <w:t>were</w:t>
      </w:r>
      <w:r w:rsidR="004828B4">
        <w:t xml:space="preserve"> normalized using </w:t>
      </w:r>
    </w:p>
    <w:p w14:paraId="63A22FB2" w14:textId="77777777" w:rsidR="004828B4" w:rsidRPr="00F62473" w:rsidRDefault="004828B4" w:rsidP="0081149C">
      <w:pPr>
        <w:rPr>
          <w:rFonts w:eastAsiaTheme="minorEastAsia"/>
        </w:rPr>
      </w:pPr>
      <m:oMathPara>
        <m:oMath>
          <m:r>
            <w:rPr>
              <w:rFonts w:ascii="Cambria Math" w:hAnsi="Cambria Math"/>
            </w:rPr>
            <m:t>r=|rank</m:t>
          </m:r>
          <m:d>
            <m:dPr>
              <m:ctrlPr>
                <w:rPr>
                  <w:rFonts w:ascii="Cambria Math" w:hAnsi="Cambria Math"/>
                  <w:i/>
                </w:rPr>
              </m:ctrlPr>
            </m:dPr>
            <m:e>
              <m:r>
                <w:rPr>
                  <w:rFonts w:ascii="Cambria Math" w:hAnsi="Cambria Math"/>
                </w:rPr>
                <m:t>x</m:t>
              </m:r>
            </m:e>
          </m:d>
          <m:r>
            <w:rPr>
              <w:rFonts w:ascii="Cambria Math" w:hAnsi="Cambria Math"/>
            </w:rPr>
            <m:t>-(p+1)/2|</m:t>
          </m:r>
        </m:oMath>
      </m:oMathPara>
    </w:p>
    <w:p w14:paraId="600CAA10" w14:textId="77777777" w:rsidR="004828B4" w:rsidRDefault="004828B4" w:rsidP="0081149C">
      <w:r>
        <w:t>where x is the original l2fc</w:t>
      </w:r>
      <w:r w:rsidR="00E47792">
        <w:t xml:space="preserve"> </w:t>
      </w:r>
      <w:r>
        <w:t xml:space="preserve">and p is the </w:t>
      </w:r>
      <w:r w:rsidR="00A0454B">
        <w:t>length of the sample. This ensure</w:t>
      </w:r>
      <w:r w:rsidR="003419DB">
        <w:t>d</w:t>
      </w:r>
      <w:r w:rsidR="00A0454B">
        <w:t xml:space="preserve"> that </w:t>
      </w:r>
      <w:r w:rsidR="00F03EF8">
        <w:t xml:space="preserve">both extremes of l2fc </w:t>
      </w:r>
      <w:r w:rsidR="003419DB">
        <w:t>were</w:t>
      </w:r>
      <w:r w:rsidR="00F03EF8">
        <w:t xml:space="preserve"> upweighted, instead of only the largest positive value</w:t>
      </w:r>
      <w:r w:rsidR="007E6B9C">
        <w:t xml:space="preserve">. </w:t>
      </w:r>
      <w:r w:rsidR="00F03EF8">
        <w:t xml:space="preserve">Secondly, the code </w:t>
      </w:r>
      <w:r w:rsidR="003419DB">
        <w:t>was</w:t>
      </w:r>
      <w:r w:rsidR="00F03EF8">
        <w:t xml:space="preserve"> altered to ignore missing l2fc’s, where </w:t>
      </w:r>
      <w:r w:rsidR="003419DB">
        <w:t>it previously</w:t>
      </w:r>
      <w:r w:rsidR="00F03EF8">
        <w:t xml:space="preserve"> treated the missing genes as if they were the most active</w:t>
      </w:r>
      <w:r w:rsidR="007E6B9C">
        <w:t xml:space="preserve">. </w:t>
      </w:r>
    </w:p>
    <w:p w14:paraId="60E4FEF4" w14:textId="77777777" w:rsidR="00F62473" w:rsidRDefault="007E6B9C" w:rsidP="00F62473">
      <w:pPr>
        <w:ind w:firstLine="720"/>
      </w:pPr>
      <w:r>
        <w:t>Each method has its own theoretical strengths and weaknesses. GSVA has the advantage of</w:t>
      </w:r>
      <w:r w:rsidR="00754AED">
        <w:t xml:space="preserve"> following a normal distribution in its output scores due to the use of the Gaussian kernel. However, because it normalizes across all samples before computing a KS statistic, the scores for a given experiment will change according to which other samples are included in the processing. This means that the entire data set </w:t>
      </w:r>
      <w:r w:rsidR="00010F31">
        <w:t>must</w:t>
      </w:r>
      <w:r w:rsidR="00754AED">
        <w:t xml:space="preserve"> be scored simultaneously in order to yield consistent results; additionally, if any samples are later deemed to be outliers, the entire analysis </w:t>
      </w:r>
      <w:proofErr w:type="gramStart"/>
      <w:r w:rsidR="00754AED">
        <w:t>has to</w:t>
      </w:r>
      <w:proofErr w:type="gramEnd"/>
      <w:r w:rsidR="00754AED">
        <w:t xml:space="preserve"> be</w:t>
      </w:r>
      <w:r w:rsidR="008675D2">
        <w:t xml:space="preserve"> performed again</w:t>
      </w:r>
      <w:r w:rsidR="00754AED">
        <w:t>.</w:t>
      </w:r>
      <w:r w:rsidR="008675D2">
        <w:t xml:space="preserve"> The FC method has the advantage of being the fastest computationally and of being the least removed from the original data. Its distribution of scores tends to be somewhat leptokurtic and it is more sensitive to outliers than other methods. MYGSEA falls somewhere in between the other</w:t>
      </w:r>
      <w:r w:rsidR="00090DB7">
        <w:t xml:space="preserve"> two in terms of: closeness to the original data, outlier sensitivity, output distribution kurtosis, computational speed, and ease of computing scores for data subsets. </w:t>
      </w:r>
    </w:p>
    <w:p w14:paraId="4C15B9FF" w14:textId="77777777" w:rsidR="00090DB7" w:rsidRDefault="008163B7" w:rsidP="00650AB4">
      <w:pPr>
        <w:pStyle w:val="Heading2"/>
      </w:pPr>
      <w:r>
        <w:t>Pathway Noise Estimation</w:t>
      </w:r>
    </w:p>
    <w:p w14:paraId="788D3FEE" w14:textId="77777777" w:rsidR="00AC1960" w:rsidRDefault="008163B7" w:rsidP="008163B7">
      <w:r>
        <w:tab/>
      </w:r>
      <w:r w:rsidR="00A365AC">
        <w:t>Originally, the</w:t>
      </w:r>
      <w:r>
        <w:t xml:space="preserve"> noise levels were set to three times the baseline median absolute deviation. The baseline was taken to be the pathway scores of all samples below some concentration under which the activity was assumed to be zero. This concentration was typically set to .2 </w:t>
      </w:r>
      <w:proofErr w:type="spellStart"/>
      <w:r>
        <w:t>uM</w:t>
      </w:r>
      <w:proofErr w:type="spellEnd"/>
      <w:r>
        <w:t xml:space="preserve"> so that </w:t>
      </w:r>
      <w:r w:rsidR="00A365AC">
        <w:t xml:space="preserve">the two lowest </w:t>
      </w:r>
      <w:r>
        <w:t xml:space="preserve">concentrations were taken to be part of the baseline. However, this approach had two weaknesses. First, some samples </w:t>
      </w:r>
      <w:r w:rsidR="00A365AC">
        <w:t>were, in fact, active</w:t>
      </w:r>
      <w:r>
        <w:t xml:space="preserve"> at all concentrations; this effect was most marked in the </w:t>
      </w:r>
      <w:r>
        <w:lastRenderedPageBreak/>
        <w:t xml:space="preserve">estrogen pathways because several highly potent estrogens were present in the dataset. Additionally, since </w:t>
      </w:r>
      <w:r w:rsidR="00A365AC">
        <w:t>different scoring methods had differently shaped distributions</w:t>
      </w:r>
      <w:r>
        <w:t>,</w:t>
      </w:r>
      <w:r w:rsidR="00AC1960">
        <w:t xml:space="preserve"> the same multiple of MAD corresponded to different sensitivities </w:t>
      </w:r>
      <w:r w:rsidR="00A365AC">
        <w:t>for each</w:t>
      </w:r>
      <w:r w:rsidR="00AC1960">
        <w:t xml:space="preserve"> metho</w:t>
      </w:r>
      <w:r w:rsidR="00A365AC">
        <w:t>d</w:t>
      </w:r>
      <w:r w:rsidR="00AC1960">
        <w:t xml:space="preserve">. </w:t>
      </w:r>
      <w:r w:rsidR="00A365AC">
        <w:t>For instance, the</w:t>
      </w:r>
      <w:r w:rsidR="00216E3A">
        <w:t>re might be the same number of active pathways</w:t>
      </w:r>
      <w:r w:rsidR="00AC1960">
        <w:t xml:space="preserve"> above 2 BMAD in GSVA as above 3.5 BMAD in the FC method. </w:t>
      </w:r>
    </w:p>
    <w:p w14:paraId="5DDA7490" w14:textId="77777777" w:rsidR="00FF64D5" w:rsidRDefault="00AC1960" w:rsidP="006164B1">
      <w:pPr>
        <w:jc w:val="both"/>
      </w:pPr>
      <w:r>
        <w:tab/>
      </w:r>
      <w:r w:rsidR="008163B7">
        <w:t xml:space="preserve"> </w:t>
      </w:r>
      <w:r w:rsidR="009C4829">
        <w:t xml:space="preserve">  </w:t>
      </w:r>
      <w:bookmarkStart w:id="6" w:name="_Hlk23406070"/>
      <w:r w:rsidR="00F20FE9">
        <w:t>To estimate noise</w:t>
      </w:r>
      <w:r w:rsidR="00216E3A">
        <w:t>,</w:t>
      </w:r>
      <w:r w:rsidR="00F20FE9">
        <w:t xml:space="preserve"> we first generated a </w:t>
      </w:r>
      <w:r w:rsidR="00B87D22">
        <w:t xml:space="preserve">set of </w:t>
      </w:r>
      <w:r w:rsidR="001F1BAB">
        <w:t xml:space="preserve">randomized </w:t>
      </w:r>
      <w:r w:rsidR="00B87D22">
        <w:t>null data</w:t>
      </w:r>
      <w:r w:rsidR="001F1BAB">
        <w:t xml:space="preserve">. This was done by using the </w:t>
      </w:r>
      <w:r w:rsidR="00DD661C">
        <w:t>empirical distribution</w:t>
      </w:r>
      <w:r w:rsidR="001F1BAB">
        <w:t xml:space="preserve"> at all concentrations for a given gene to randomly resample that gene for some number</w:t>
      </w:r>
      <w:r w:rsidR="00FF64D5">
        <w:t>, N,</w:t>
      </w:r>
      <w:r w:rsidR="001F1BAB">
        <w:t xml:space="preserve"> of null samples (typically </w:t>
      </w:r>
      <w:r w:rsidR="00FF64D5">
        <w:t xml:space="preserve">N = </w:t>
      </w:r>
      <w:r w:rsidR="001F1BAB">
        <w:t>1,000).</w:t>
      </w:r>
      <w:r w:rsidR="00FF64D5">
        <w:t xml:space="preserve"> For each gene, the uniform distribution was sampled N times and these values were fed into the empirical quantile function (using R’s “quantile”) to retrieve a resampled distribution. Then, missing values were added in random locations of the resampling to match the original fraction of missing values. Thus, the</w:t>
      </w:r>
      <w:r w:rsidR="001F1BAB">
        <w:t xml:space="preserve"> null data preserved the distributional properties of each gene, but any correlation between genes was broken. </w:t>
      </w:r>
      <w:r w:rsidR="006164B1">
        <w:t xml:space="preserve">An example of the resulting null probability density is shown in </w:t>
      </w:r>
      <w:r w:rsidR="006164B1">
        <w:fldChar w:fldCharType="begin"/>
      </w:r>
      <w:r w:rsidR="006164B1">
        <w:instrText xml:space="preserve"> REF _Ref20490341 \h </w:instrText>
      </w:r>
      <w:r w:rsidR="006164B1">
        <w:fldChar w:fldCharType="separate"/>
      </w:r>
      <w:r w:rsidR="006164B1">
        <w:t xml:space="preserve">Figure </w:t>
      </w:r>
      <w:r w:rsidR="006164B1">
        <w:rPr>
          <w:noProof/>
        </w:rPr>
        <w:t>2</w:t>
      </w:r>
      <w:r w:rsidR="006164B1">
        <w:fldChar w:fldCharType="end"/>
      </w:r>
      <w:r w:rsidR="006164B1">
        <w:t xml:space="preserve">. </w:t>
      </w:r>
      <w:r w:rsidR="001F1BAB">
        <w:t>T</w:t>
      </w:r>
      <w:r w:rsidR="00216E3A">
        <w:t>he n</w:t>
      </w:r>
      <w:r w:rsidR="001F1BAB">
        <w:t xml:space="preserve">ull data was </w:t>
      </w:r>
      <w:r w:rsidR="00216E3A">
        <w:t>then scored using the same scoring pipeline as the actual data to estimate the distribution of noise in the data</w:t>
      </w:r>
      <w:r w:rsidR="001F1BAB">
        <w:t>. The cutoff was set to be greater than some percentage</w:t>
      </w:r>
      <w:r w:rsidR="00FF64D5">
        <w:t xml:space="preserve"> (typically 95%, corresponding to a p-value of .05) </w:t>
      </w:r>
      <w:r w:rsidR="001F1BAB">
        <w:t xml:space="preserve">of the absolute pathway scores; this was referred to as the p-value cutoff. </w:t>
      </w:r>
      <w:bookmarkEnd w:id="6"/>
    </w:p>
    <w:p w14:paraId="20B68FC2" w14:textId="77777777" w:rsidR="006164B1" w:rsidRDefault="006164B1" w:rsidP="006164B1">
      <w:pPr>
        <w:keepNext/>
        <w:ind w:firstLine="720"/>
        <w:jc w:val="both"/>
      </w:pPr>
      <w:commentRangeStart w:id="7"/>
      <w:r>
        <w:rPr>
          <w:noProof/>
        </w:rPr>
        <w:lastRenderedPageBreak/>
        <w:drawing>
          <wp:inline distT="0" distB="0" distL="0" distR="0" wp14:anchorId="414E11DC" wp14:editId="6B0FF6F7">
            <wp:extent cx="5943600" cy="39173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ull randomization exampl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917315"/>
                    </a:xfrm>
                    <a:prstGeom prst="rect">
                      <a:avLst/>
                    </a:prstGeom>
                  </pic:spPr>
                </pic:pic>
              </a:graphicData>
            </a:graphic>
          </wp:inline>
        </w:drawing>
      </w:r>
      <w:commentRangeEnd w:id="7"/>
      <w:r w:rsidR="00FA7FE9">
        <w:rPr>
          <w:rStyle w:val="CommentReference"/>
        </w:rPr>
        <w:commentReference w:id="7"/>
      </w:r>
    </w:p>
    <w:p w14:paraId="16B5B7FB" w14:textId="77777777" w:rsidR="006164B1" w:rsidRDefault="006164B1" w:rsidP="006164B1">
      <w:pPr>
        <w:pStyle w:val="Caption"/>
        <w:jc w:val="both"/>
      </w:pPr>
      <w:bookmarkStart w:id="8" w:name="_Ref20490341"/>
      <w:r>
        <w:t xml:space="preserve">Figure </w:t>
      </w:r>
      <w:fldSimple w:instr=" SEQ Figure \* ARABIC ">
        <w:r w:rsidR="005B5C0D">
          <w:rPr>
            <w:noProof/>
          </w:rPr>
          <w:t>2</w:t>
        </w:r>
      </w:fldSimple>
      <w:bookmarkEnd w:id="8"/>
      <w:r>
        <w:t>: Example of null data probability density (red) for gene AAAS versus probability density across all samples (black).</w:t>
      </w:r>
    </w:p>
    <w:p w14:paraId="545FDBFE" w14:textId="77777777" w:rsidR="008163B7" w:rsidRDefault="00216E3A" w:rsidP="006164B1">
      <w:pPr>
        <w:ind w:firstLine="720"/>
        <w:jc w:val="both"/>
      </w:pPr>
      <w:r>
        <w:t>As an alternate strategy we considered using</w:t>
      </w:r>
      <w:r w:rsidR="001F1BAB">
        <w:t xml:space="preserve"> the False Discovery Rate (FDR). This method set the cutoff at the level at which some percent </w:t>
      </w:r>
      <w:r w:rsidR="00983867">
        <w:t xml:space="preserve">of the values are expected to be false positives. This </w:t>
      </w:r>
      <w:r>
        <w:t>was</w:t>
      </w:r>
      <w:r w:rsidR="00983867">
        <w:t xml:space="preserve"> done by calculating the p-value of eac</w:t>
      </w:r>
      <w:r w:rsidR="002613B9">
        <w:t>h pathway response relative to that pathway’s noise</w:t>
      </w:r>
      <w:r w:rsidR="00983867">
        <w:t>,</w:t>
      </w:r>
      <w:r w:rsidR="002613B9">
        <w:t xml:space="preserve"> converting those to FDR values, and choosing the cutoff to be halfway between the smallest response meeting the FDR criteria and the largest response that does not meet it. </w:t>
      </w:r>
      <w:r w:rsidR="00F90610">
        <w:fldChar w:fldCharType="begin"/>
      </w:r>
      <w:r w:rsidR="00F90610">
        <w:instrText xml:space="preserve"> REF _Ref20491558 \h </w:instrText>
      </w:r>
      <w:r w:rsidR="00F90610">
        <w:fldChar w:fldCharType="separate"/>
      </w:r>
      <w:r w:rsidR="00F90610">
        <w:t xml:space="preserve">Figure </w:t>
      </w:r>
      <w:r w:rsidR="00F90610">
        <w:rPr>
          <w:noProof/>
        </w:rPr>
        <w:t>3</w:t>
      </w:r>
      <w:r w:rsidR="00F90610">
        <w:fldChar w:fldCharType="end"/>
      </w:r>
      <w:r w:rsidR="00F90610">
        <w:t xml:space="preserve"> shows an example of the pathway score empirical probability density </w:t>
      </w:r>
      <w:r w:rsidR="00C6798B">
        <w:t>for Hallmark</w:t>
      </w:r>
      <w:r>
        <w:t xml:space="preserve"> </w:t>
      </w:r>
      <w:r w:rsidR="00C6798B">
        <w:t xml:space="preserve">Estrogen Response Early versus the null distribution and the corresponding FDR and p-value cutoffs that would be selected. A p-value of .05 leads to a cutoff that’s near the ends of the null distribution, irrespective the empirical data. The FDR cutoff, on the other hand, </w:t>
      </w:r>
      <w:r>
        <w:t>is</w:t>
      </w:r>
      <w:r w:rsidR="00C6798B">
        <w:t xml:space="preserve"> </w:t>
      </w:r>
      <w:r>
        <w:t>lower</w:t>
      </w:r>
      <w:r w:rsidR="00C6798B">
        <w:t xml:space="preserve"> in cases</w:t>
      </w:r>
      <w:r>
        <w:t>,</w:t>
      </w:r>
      <w:r w:rsidR="00C6798B">
        <w:t xml:space="preserve"> such as this</w:t>
      </w:r>
      <w:r>
        <w:t>,</w:t>
      </w:r>
      <w:r w:rsidR="00C6798B">
        <w:t xml:space="preserve"> where the signal/noise ratio is high, but can be much </w:t>
      </w:r>
      <w:r>
        <w:t>higher</w:t>
      </w:r>
      <w:r w:rsidR="00C6798B">
        <w:t xml:space="preserve"> or even infinite when the signal/noise ratio is low. </w:t>
      </w:r>
      <w:r>
        <w:t>At the</w:t>
      </w:r>
      <w:r w:rsidR="00C6798B">
        <w:t xml:space="preserve"> FDR 0.25 cutoff</w:t>
      </w:r>
      <w:r>
        <w:t>,</w:t>
      </w:r>
      <w:r w:rsidR="00C6798B">
        <w:t xml:space="preserve"> four times as many </w:t>
      </w:r>
      <w:r>
        <w:t xml:space="preserve">absolute </w:t>
      </w:r>
      <w:r w:rsidR="00C6798B">
        <w:t xml:space="preserve">scores in the </w:t>
      </w:r>
      <w:r>
        <w:t xml:space="preserve">actual </w:t>
      </w:r>
      <w:r w:rsidR="00C6798B">
        <w:t xml:space="preserve">data </w:t>
      </w:r>
      <w:r>
        <w:t>exceed the cutoff as do those in the null data.</w:t>
      </w:r>
    </w:p>
    <w:p w14:paraId="7C8787DF" w14:textId="77777777" w:rsidR="006164B1" w:rsidRDefault="006164B1" w:rsidP="006164B1">
      <w:pPr>
        <w:keepNext/>
        <w:ind w:firstLine="720"/>
        <w:jc w:val="both"/>
      </w:pPr>
      <w:commentRangeStart w:id="9"/>
      <w:r w:rsidRPr="006164B1">
        <w:rPr>
          <w:noProof/>
        </w:rPr>
        <w:lastRenderedPageBreak/>
        <w:drawing>
          <wp:inline distT="0" distB="0" distL="0" distR="0" wp14:anchorId="5E825DF6" wp14:editId="4A5B8680">
            <wp:extent cx="5943600" cy="3649916"/>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3649916"/>
                    </a:xfrm>
                    <a:prstGeom prst="rect">
                      <a:avLst/>
                    </a:prstGeom>
                    <a:noFill/>
                    <a:ln>
                      <a:noFill/>
                    </a:ln>
                  </pic:spPr>
                </pic:pic>
              </a:graphicData>
            </a:graphic>
          </wp:inline>
        </w:drawing>
      </w:r>
      <w:commentRangeEnd w:id="9"/>
      <w:r w:rsidR="00FA7FE9">
        <w:rPr>
          <w:rStyle w:val="CommentReference"/>
        </w:rPr>
        <w:commentReference w:id="9"/>
      </w:r>
    </w:p>
    <w:p w14:paraId="767465BA" w14:textId="77777777" w:rsidR="006164B1" w:rsidRDefault="006164B1" w:rsidP="006164B1">
      <w:pPr>
        <w:pStyle w:val="Caption"/>
        <w:jc w:val="both"/>
      </w:pPr>
      <w:bookmarkStart w:id="10" w:name="_Ref20491558"/>
      <w:r>
        <w:t xml:space="preserve">Figure </w:t>
      </w:r>
      <w:fldSimple w:instr=" SEQ Figure \* ARABIC ">
        <w:r w:rsidR="005B5C0D">
          <w:rPr>
            <w:noProof/>
          </w:rPr>
          <w:t>3</w:t>
        </w:r>
      </w:fldSimple>
      <w:bookmarkEnd w:id="10"/>
      <w:r>
        <w:t xml:space="preserve">: Null </w:t>
      </w:r>
      <w:r w:rsidR="004F121D">
        <w:t xml:space="preserve">score </w:t>
      </w:r>
      <w:r>
        <w:t>distr</w:t>
      </w:r>
      <w:r w:rsidR="00216E3A">
        <w:t>i</w:t>
      </w:r>
      <w:r>
        <w:t>b</w:t>
      </w:r>
      <w:r w:rsidR="00216E3A">
        <w:t>u</w:t>
      </w:r>
      <w:r>
        <w:t xml:space="preserve">tion for a given pathway (red) versus </w:t>
      </w:r>
      <w:r w:rsidR="004F121D">
        <w:t xml:space="preserve">actual data score distribution </w:t>
      </w:r>
      <w:r>
        <w:t xml:space="preserve">(black). </w:t>
      </w:r>
      <w:r w:rsidR="004F121D">
        <w:t>These are used to compute the 0.05 p-value cutoff (blue) and 0.25 FDR cutoff (purple).</w:t>
      </w:r>
    </w:p>
    <w:p w14:paraId="6A6F8A2D" w14:textId="77777777" w:rsidR="00885CD1" w:rsidRDefault="00090D46" w:rsidP="00090D46">
      <w:pPr>
        <w:pStyle w:val="Heading1"/>
      </w:pPr>
      <w:r>
        <w:t>Pathway Concentration Response</w:t>
      </w:r>
    </w:p>
    <w:p w14:paraId="5414D90E" w14:textId="77777777" w:rsidR="00090D46" w:rsidRDefault="004F121D" w:rsidP="00090D46">
      <w:pPr>
        <w:pStyle w:val="Heading2"/>
      </w:pPr>
      <w:r>
        <w:t>Model Fitting</w:t>
      </w:r>
    </w:p>
    <w:p w14:paraId="3ED7DFD4" w14:textId="77777777" w:rsidR="00090D46" w:rsidRDefault="00C9181B" w:rsidP="00090D46">
      <w:r>
        <w:tab/>
        <w:t xml:space="preserve">After estimating the cutoff, the median of each pathway’s </w:t>
      </w:r>
      <w:r w:rsidR="00E4598D">
        <w:t>null data</w:t>
      </w:r>
      <w:r>
        <w:t xml:space="preserve"> w</w:t>
      </w:r>
      <w:r w:rsidR="00E4598D">
        <w:t>as</w:t>
      </w:r>
      <w:r>
        <w:t xml:space="preserve"> subtracted </w:t>
      </w:r>
      <w:r w:rsidR="00E4598D">
        <w:t xml:space="preserve">from its corresponding </w:t>
      </w:r>
      <w:r>
        <w:t>score</w:t>
      </w:r>
      <w:r w:rsidR="00E4598D">
        <w:t>s</w:t>
      </w:r>
      <w:r>
        <w:t xml:space="preserve">. </w:t>
      </w:r>
      <w:r w:rsidR="00E4598D">
        <w:t>Each individual chemical/pathway combination was fit to each of ten concentration response models.</w:t>
      </w:r>
      <w:r w:rsidR="004F121D">
        <w:t xml:space="preserve"> Modeling routines were creating by overhauling a version of the ToxCast pipeline</w:t>
      </w:r>
      <w:r w:rsidR="004F121D">
        <w:fldChar w:fldCharType="begin"/>
      </w:r>
      <w:r w:rsidR="004F121D">
        <w:instrText xml:space="preserve"> ADDIN EN.CITE &lt;EndNote&gt;&lt;Cite&gt;&lt;Author&gt;Filer&lt;/Author&gt;&lt;Year&gt;2016&lt;/Year&gt;&lt;RecNum&gt;110&lt;/RecNum&gt;&lt;DisplayText&gt;&lt;style face="superscript"&gt;9&lt;/style&gt;&lt;/DisplayText&gt;&lt;record&gt;&lt;rec-number&gt;110&lt;/rec-number&gt;&lt;foreign-keys&gt;&lt;key app="EN" db-id="zdv0s0tt2s2pagesepxpa0pkwrv99ew5rawt" timestamp="1569858123"&gt;110&lt;/key&gt;&lt;/foreign-keys&gt;&lt;ref-type name="Journal Article"&gt;17&lt;/ref-type&gt;&lt;contributors&gt;&lt;authors&gt;&lt;author&gt;Filer, Dayne L&lt;/author&gt;&lt;author&gt;Kothiya, Parth&lt;/author&gt;&lt;author&gt;Setzer, R Woodrow&lt;/author&gt;&lt;author&gt;Judson, Richard S&lt;/author&gt;&lt;author&gt;Martin, Matthew T&lt;/author&gt;&lt;/authors&gt;&lt;/contributors&gt;&lt;titles&gt;&lt;title&gt;tcpl: the ToxCast pipeline for high-throughput screening data&lt;/title&gt;&lt;secondary-title&gt;Bioinformatics&lt;/secondary-title&gt;&lt;/titles&gt;&lt;periodical&gt;&lt;full-title&gt;Bioinformatics&lt;/full-title&gt;&lt;/periodical&gt;&lt;pages&gt;618-620&lt;/pages&gt;&lt;volume&gt;33&lt;/volume&gt;&lt;number&gt;4&lt;/number&gt;&lt;dates&gt;&lt;year&gt;2016&lt;/year&gt;&lt;/dates&gt;&lt;isbn&gt;1367-4803&lt;/isbn&gt;&lt;urls&gt;&lt;/urls&gt;&lt;/record&gt;&lt;/Cite&gt;&lt;/EndNote&gt;</w:instrText>
      </w:r>
      <w:r w:rsidR="004F121D">
        <w:fldChar w:fldCharType="separate"/>
      </w:r>
      <w:r w:rsidR="004F121D" w:rsidRPr="004F121D">
        <w:rPr>
          <w:noProof/>
          <w:vertAlign w:val="superscript"/>
        </w:rPr>
        <w:t>9</w:t>
      </w:r>
      <w:r w:rsidR="004F121D">
        <w:fldChar w:fldCharType="end"/>
      </w:r>
      <w:r w:rsidR="004F121D">
        <w:t xml:space="preserve"> (“</w:t>
      </w:r>
      <w:proofErr w:type="spellStart"/>
      <w:r w:rsidR="004F121D">
        <w:t>tcpl</w:t>
      </w:r>
      <w:proofErr w:type="spellEnd"/>
      <w:r w:rsidR="004F121D">
        <w:t>”).</w:t>
      </w:r>
      <w:r w:rsidR="00E4598D">
        <w:t xml:space="preserve"> Data with fewer than four responses were not fit to any models. When using discrete hitcalls, data with no responses above the cutoff were only fit to the constant model, since they were guaranteed not to be hits. When using continuous hitcalls, however, these cases were not filtered out.</w:t>
      </w:r>
    </w:p>
    <w:p w14:paraId="7AB29783" w14:textId="77777777" w:rsidR="005F0702" w:rsidRPr="005F0702" w:rsidRDefault="005F0702" w:rsidP="005F0702">
      <w:r>
        <w:lastRenderedPageBreak/>
        <w:tab/>
        <w:t xml:space="preserve">In addition to the original </w:t>
      </w:r>
      <w:proofErr w:type="spellStart"/>
      <w:r w:rsidR="004F121D">
        <w:t>tcpl</w:t>
      </w:r>
      <w:proofErr w:type="spellEnd"/>
      <w:r>
        <w:t xml:space="preserve"> models (constant, hill, and gain-loss), we added all continuous models </w:t>
      </w:r>
      <w:r w:rsidR="00F05A1A">
        <w:t>listed</w:t>
      </w:r>
      <w:r>
        <w:t xml:space="preserve"> in the BMD technical guidance</w:t>
      </w:r>
      <w:r w:rsidR="00EC2074">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EC2074">
        <w:fldChar w:fldCharType="separate"/>
      </w:r>
      <w:r w:rsidR="00EC2074" w:rsidRPr="00EC2074">
        <w:rPr>
          <w:noProof/>
          <w:vertAlign w:val="superscript"/>
        </w:rPr>
        <w:t>10</w:t>
      </w:r>
      <w:r w:rsidR="00EC2074">
        <w:fldChar w:fldCharType="end"/>
      </w:r>
      <w:r>
        <w:t xml:space="preserve">: exponential 2/3/4/5, </w:t>
      </w:r>
      <w:r w:rsidR="00F05A1A">
        <w:t>polynomial 1/2, and power.</w:t>
      </w:r>
      <w:r w:rsidR="004F121D">
        <w:t xml:space="preserve"> </w:t>
      </w:r>
      <w:r>
        <w:t xml:space="preserve">For models where the background </w:t>
      </w:r>
      <m:oMath>
        <m:r>
          <w:rPr>
            <w:rFonts w:ascii="Cambria Math" w:hAnsi="Cambria Math"/>
          </w:rPr>
          <m:t>y</m:t>
        </m:r>
        <m:d>
          <m:dPr>
            <m:ctrlPr>
              <w:rPr>
                <w:rFonts w:ascii="Cambria Math" w:hAnsi="Cambria Math"/>
                <w:i/>
              </w:rPr>
            </m:ctrlPr>
          </m:dPr>
          <m:e>
            <m:r>
              <w:rPr>
                <w:rFonts w:ascii="Cambria Math" w:hAnsi="Cambria Math"/>
              </w:rPr>
              <m:t>0</m:t>
            </m:r>
          </m:e>
        </m:d>
        <m:r>
          <w:rPr>
            <w:rFonts w:ascii="Cambria Math" w:hAnsi="Cambria Math"/>
          </w:rPr>
          <m:t>≠0</m:t>
        </m:r>
      </m:oMath>
      <w:r>
        <w:t xml:space="preserve">, the background </w:t>
      </w:r>
      <w:r w:rsidR="00EC2074">
        <w:t>wa</w:t>
      </w:r>
      <w:r>
        <w:t>s subtracted off, resulting in one fewer parameter in the case of exponential 4/5.</w:t>
      </w:r>
      <w:r w:rsidR="00F05A1A">
        <w:t xml:space="preserve"> Once background was subtracted, we were left with four model behavior categories: constant, gain-loss, hill-type (hill, exponential 4/5), and unbounded growth (exponential 2/3, polynomial 1/2, power). The models are described in further detail in Appendix A.</w:t>
      </w:r>
    </w:p>
    <w:p w14:paraId="306B7214" w14:textId="77777777" w:rsidR="00A94893" w:rsidRDefault="00135BCE" w:rsidP="00090D46">
      <w:r>
        <w:tab/>
        <w:t xml:space="preserve">Models were fit using maximum likelihood estimation; nonlinear constrained optimization was performed using the </w:t>
      </w:r>
      <w:proofErr w:type="spellStart"/>
      <w:r>
        <w:t>Nelder</w:t>
      </w:r>
      <w:proofErr w:type="spellEnd"/>
      <w:r>
        <w:t xml:space="preserve">-Mead method for all models, except the constant model, which used the Brent method. </w:t>
      </w:r>
      <w:r w:rsidR="00A94893">
        <w:t>The value to be maximized was:</w:t>
      </w:r>
    </w:p>
    <w:p w14:paraId="25043BEA" w14:textId="77777777" w:rsidR="00A94893" w:rsidRDefault="008C17D9" w:rsidP="00090D46">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θ</m:t>
                                  </m:r>
                                </m:e>
                              </m:d>
                            </m:num>
                            <m:den>
                              <m:r>
                                <w:rPr>
                                  <w:rFonts w:ascii="Cambria Math" w:hAnsi="Cambria Math"/>
                                </w:rPr>
                                <m:t>σ</m:t>
                              </m:r>
                            </m:den>
                          </m:f>
                          <m:r>
                            <w:rPr>
                              <w:rFonts w:ascii="Cambria Math" w:hAnsi="Cambria Math"/>
                            </w:rPr>
                            <m:t>,4</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σ</m:t>
                          </m:r>
                        </m:e>
                      </m:func>
                      <m:r>
                        <w:rPr>
                          <w:rFonts w:ascii="Cambria Math" w:hAnsi="Cambria Math"/>
                        </w:rPr>
                        <m:t xml:space="preserve"> </m:t>
                      </m:r>
                    </m:e>
                  </m:func>
                </m:e>
              </m:d>
            </m:e>
          </m:nary>
        </m:oMath>
      </m:oMathPara>
    </w:p>
    <w:p w14:paraId="2E7B40E6" w14:textId="77777777" w:rsidR="00135BCE" w:rsidRDefault="002636A2" w:rsidP="00090D46">
      <w:r>
        <w:t xml:space="preserve">where </w:t>
      </w:r>
      <m:oMath>
        <m:r>
          <w:rPr>
            <w:rFonts w:ascii="Cambria Math" w:hAnsi="Cambria Math"/>
          </w:rPr>
          <m:t>T(t,ν)</m:t>
        </m:r>
      </m:oMath>
      <w:r>
        <w:rPr>
          <w:rFonts w:eastAsiaTheme="minorEastAsia"/>
        </w:rPr>
        <w:t xml:space="preserve"> is the t-distribution with </w:t>
      </w:r>
      <m:oMath>
        <m:r>
          <w:rPr>
            <w:rFonts w:ascii="Cambria Math" w:eastAsiaTheme="minorEastAsia" w:hAnsi="Cambria Math"/>
          </w:rPr>
          <m:t>ν</m:t>
        </m:r>
      </m:oMath>
      <w:r>
        <w:rPr>
          <w:rFonts w:eastAsiaTheme="minorEastAsia"/>
        </w:rPr>
        <w:t xml:space="preserve"> degrees of freedom,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is the </w:t>
      </w:r>
      <w:proofErr w:type="spellStart"/>
      <w:r>
        <w:rPr>
          <w:rFonts w:eastAsiaTheme="minorEastAsia"/>
        </w:rPr>
        <w:t>i-th</w:t>
      </w:r>
      <w:proofErr w:type="spellEnd"/>
      <w:r>
        <w:rPr>
          <w:rFonts w:eastAsiaTheme="minorEastAsia"/>
        </w:rPr>
        <w:t xml:space="preserve"> concentration,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w:t>
      </w:r>
      <w:proofErr w:type="spellStart"/>
      <w:r>
        <w:rPr>
          <w:rFonts w:eastAsiaTheme="minorEastAsia"/>
        </w:rPr>
        <w:t>i-th</w:t>
      </w:r>
      <w:proofErr w:type="spellEnd"/>
      <w:r>
        <w:rPr>
          <w:rFonts w:eastAsiaTheme="minorEastAsia"/>
        </w:rPr>
        <w:t xml:space="preserve"> response, </w:t>
      </w:r>
      <w:r w:rsidR="00326A33">
        <w:rPr>
          <w:rFonts w:eastAsiaTheme="minorEastAsia"/>
        </w:rPr>
        <w:t xml:space="preserve">N is the number of concentration/response pairs, </w:t>
      </w:r>
      <m:oMath>
        <m:r>
          <w:rPr>
            <w:rFonts w:ascii="Cambria Math" w:eastAsiaTheme="minorEastAsia" w:hAnsi="Cambria Math"/>
          </w:rPr>
          <m:t>f(x, θ)</m:t>
        </m:r>
      </m:oMath>
      <w:r>
        <w:rPr>
          <w:rFonts w:eastAsiaTheme="minorEastAsia"/>
        </w:rPr>
        <w:t xml:space="preserve"> is the model curve with parameters </w:t>
      </w:r>
      <m:oMath>
        <m:r>
          <w:rPr>
            <w:rFonts w:ascii="Cambria Math" w:eastAsiaTheme="minorEastAsia" w:hAnsi="Cambria Math"/>
          </w:rPr>
          <m:t>θ</m:t>
        </m:r>
      </m:oMath>
      <w:r>
        <w:rPr>
          <w:rFonts w:eastAsiaTheme="minorEastAsia"/>
        </w:rPr>
        <w:t xml:space="preserve"> to be optimized, and </w:t>
      </w:r>
      <m:oMath>
        <m:r>
          <w:rPr>
            <w:rFonts w:ascii="Cambria Math" w:eastAsiaTheme="minorEastAsia" w:hAnsi="Cambria Math"/>
          </w:rPr>
          <m:t>σ</m:t>
        </m:r>
      </m:oMath>
      <w:r>
        <w:rPr>
          <w:rFonts w:eastAsiaTheme="minorEastAsia"/>
        </w:rPr>
        <w:t xml:space="preserve"> is the error parameter that is </w:t>
      </w:r>
      <w:r w:rsidR="00EC2074">
        <w:rPr>
          <w:rFonts w:eastAsiaTheme="minorEastAsia"/>
        </w:rPr>
        <w:t>concurrently</w:t>
      </w:r>
      <w:r>
        <w:rPr>
          <w:rFonts w:eastAsiaTheme="minorEastAsia"/>
        </w:rPr>
        <w:t xml:space="preserve"> optimized.</w:t>
      </w:r>
      <w:r>
        <w:t xml:space="preserve"> The 4 degree of freedom t-distribution was used to give a fit that is robust to outliers; however, whether </w:t>
      </w:r>
      <w:r w:rsidR="00326A33">
        <w:t>this is preferable to</w:t>
      </w:r>
      <w:r>
        <w:t xml:space="preserve"> some other distribution in the case of pathway scores is an open question. </w:t>
      </w:r>
      <w:r w:rsidR="00326A33">
        <w:t>Additionally, it may also be advantageous to use the noise estimation as the error term instead of allowing it to be optimized.</w:t>
      </w:r>
      <w:r w:rsidR="00955190">
        <w:t xml:space="preserve"> </w:t>
      </w:r>
    </w:p>
    <w:p w14:paraId="49757692" w14:textId="77777777" w:rsidR="00090D46" w:rsidRDefault="00135BCE" w:rsidP="00135BCE">
      <w:pPr>
        <w:ind w:firstLine="720"/>
      </w:pPr>
      <w:r>
        <w:t>Initial conditions and bounds were chosen separately for each method beforehand</w:t>
      </w:r>
      <w:r w:rsidR="00955EEA">
        <w:t xml:space="preserve"> (</w:t>
      </w:r>
      <w:r w:rsidR="00EC2074">
        <w:t>detailed in</w:t>
      </w:r>
      <w:r w:rsidR="00955EEA">
        <w:t xml:space="preserve"> Appendix A)</w:t>
      </w:r>
      <w:r>
        <w:t xml:space="preserve">. </w:t>
      </w:r>
      <w:r w:rsidR="00955EEA">
        <w:t>Bounds and initial conditions of m</w:t>
      </w:r>
      <w:r>
        <w:t>odels with natural “top” and AC</w:t>
      </w:r>
      <w:r>
        <w:rPr>
          <w:vertAlign w:val="subscript"/>
        </w:rPr>
        <w:t>50</w:t>
      </w:r>
      <w:r>
        <w:t xml:space="preserve"> parameters (Exponential 4/5, Hill, Gain-Loss) </w:t>
      </w:r>
      <w:r w:rsidR="00955EEA">
        <w:t>were</w:t>
      </w:r>
      <w:r>
        <w:t xml:space="preserve"> set similarly </w:t>
      </w:r>
      <w:r w:rsidR="00955EEA">
        <w:t xml:space="preserve">to those found in </w:t>
      </w:r>
      <w:proofErr w:type="spellStart"/>
      <w:r w:rsidR="004F121D">
        <w:t>tcpl</w:t>
      </w:r>
      <w:proofErr w:type="spellEnd"/>
      <w:r w:rsidR="00955EEA">
        <w:t xml:space="preserve"> whenever practical. The absolute value of the top for these functions was limited to less than 1.2 times the absolute value of the maximum median response. AC</w:t>
      </w:r>
      <w:r w:rsidR="00955EEA">
        <w:rPr>
          <w:vertAlign w:val="subscript"/>
        </w:rPr>
        <w:t>50</w:t>
      </w:r>
      <w:r w:rsidR="00955EEA">
        <w:t>’s were bounded between one log unit below the lowest concentration and half a log unit above. The minimum distance between the Gain-Loss gain AC</w:t>
      </w:r>
      <w:r w:rsidR="00955EEA">
        <w:rPr>
          <w:vertAlign w:val="subscript"/>
        </w:rPr>
        <w:t>50</w:t>
      </w:r>
      <w:r w:rsidR="00955EEA">
        <w:t xml:space="preserve"> and loss AC</w:t>
      </w:r>
      <w:r w:rsidR="00955EEA">
        <w:rPr>
          <w:vertAlign w:val="subscript"/>
        </w:rPr>
        <w:t>50</w:t>
      </w:r>
      <w:r w:rsidR="00955EEA">
        <w:t xml:space="preserve"> was </w:t>
      </w:r>
      <w:r w:rsidR="00955EEA">
        <w:lastRenderedPageBreak/>
        <w:t>increased to 1.5 log units. Other models were given initial conditions such that the curve passes through the final concentration-response pair. Bounds for these models were set as loosely as possible, while protecting against underflow/overflow errors and ensuring that each function was monotonic.</w:t>
      </w:r>
    </w:p>
    <w:p w14:paraId="3A528FAA" w14:textId="77777777" w:rsidR="00090D46" w:rsidRDefault="00090D46" w:rsidP="00090D46">
      <w:pPr>
        <w:pStyle w:val="Heading2"/>
      </w:pPr>
      <w:r>
        <w:t>Model Selection</w:t>
      </w:r>
    </w:p>
    <w:p w14:paraId="0C5E3152" w14:textId="77777777" w:rsidR="00090D46" w:rsidRDefault="0008382B" w:rsidP="00090D46">
      <w:r>
        <w:tab/>
      </w:r>
      <w:r w:rsidR="00EC2074">
        <w:t>Following a similar example in the literature</w:t>
      </w:r>
      <w:r w:rsidR="00EC2074">
        <w:fldChar w:fldCharType="begin"/>
      </w:r>
      <w:r w:rsidR="00EC2074">
        <w:instrText xml:space="preserve"> ADDIN EN.CITE &lt;EndNote&gt;&lt;Cite&gt;&lt;Author&gt;Thomas&lt;/Author&gt;&lt;Year&gt;2007&lt;/Year&gt;&lt;RecNum&gt;100&lt;/RecNum&gt;&lt;DisplayText&gt;&lt;style face="superscript"&gt;11&lt;/style&gt;&lt;/DisplayText&gt;&lt;record&gt;&lt;rec-number&gt;100&lt;/rec-number&gt;&lt;foreign-keys&gt;&lt;key app="EN" db-id="zdv0s0tt2s2pagesepxpa0pkwrv99ew5rawt" timestamp="1569614432"&gt;100&lt;/key&gt;&lt;/foreign-keys&gt;&lt;ref-type name="Journal Article"&gt;17&lt;/ref-type&gt;&lt;contributors&gt;&lt;authors&gt;&lt;author&gt;Thomas, Russell S&lt;/author&gt;&lt;author&gt;Allen, Bruce C&lt;/author&gt;&lt;author&gt;Nong, Andy&lt;/author&gt;&lt;author&gt;Yang, Longlong&lt;/author&gt;&lt;author&gt;Bermudez, Edilberto&lt;/author&gt;&lt;author&gt;Clewell III, Harvey J&lt;/author&gt;&lt;author&gt;Andersen, Melvin E&lt;/author&gt;&lt;/authors&gt;&lt;/contributors&gt;&lt;titles&gt;&lt;title&gt;A method to integrate benchmark dose estimates with genomic data to assess the functional effects of chemical exposure&lt;/title&gt;&lt;secondary-title&gt;Toxicological Sciences&lt;/secondary-title&gt;&lt;/titles&gt;&lt;periodical&gt;&lt;full-title&gt;Toxicological Sciences&lt;/full-title&gt;&lt;/periodical&gt;&lt;pages&gt;240-248&lt;/pages&gt;&lt;volume&gt;98&lt;/volume&gt;&lt;number&gt;1&lt;/number&gt;&lt;dates&gt;&lt;year&gt;2007&lt;/year&gt;&lt;/dates&gt;&lt;isbn&gt;1096-6080&lt;/isbn&gt;&lt;urls&gt;&lt;/urls&gt;&lt;/record&gt;&lt;/Cite&gt;&lt;/EndNote&gt;</w:instrText>
      </w:r>
      <w:r w:rsidR="00EC2074">
        <w:fldChar w:fldCharType="separate"/>
      </w:r>
      <w:r w:rsidR="00EC2074" w:rsidRPr="00EC2074">
        <w:rPr>
          <w:noProof/>
          <w:vertAlign w:val="superscript"/>
        </w:rPr>
        <w:t>11</w:t>
      </w:r>
      <w:r w:rsidR="00EC2074">
        <w:fldChar w:fldCharType="end"/>
      </w:r>
      <w:r w:rsidR="00062BAD">
        <w:t xml:space="preserve">, a nested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F97D58">
        <w:rPr>
          <w:rFonts w:eastAsiaTheme="minorEastAsia"/>
        </w:rPr>
        <w:t xml:space="preserve"> likelihood ratio test was used to choose the best polynomial model. The quadratic model was required to have a significantly improved fit (</w:t>
      </w:r>
      <m:oMath>
        <m:r>
          <w:rPr>
            <w:rFonts w:ascii="Cambria Math" w:eastAsiaTheme="minorEastAsia" w:hAnsi="Cambria Math"/>
          </w:rPr>
          <m:t>p&lt; .05</m:t>
        </m:r>
      </m:oMath>
      <w:r w:rsidR="00F97D58">
        <w:rPr>
          <w:rFonts w:eastAsiaTheme="minorEastAsia"/>
        </w:rPr>
        <w:t>) over the linear model, otherwise it was discarded.</w:t>
      </w:r>
      <w:r w:rsidR="00F97D58">
        <w:t xml:space="preserve"> After this, </w:t>
      </w:r>
      <w:r>
        <w:t>the</w:t>
      </w:r>
      <w:r w:rsidR="00F97D58">
        <w:t xml:space="preserve"> </w:t>
      </w:r>
      <w:proofErr w:type="spellStart"/>
      <w:r w:rsidR="00F97D58">
        <w:t>Aikaike</w:t>
      </w:r>
      <w:proofErr w:type="spellEnd"/>
      <w:r w:rsidR="00F97D58">
        <w:t xml:space="preserve"> Information </w:t>
      </w:r>
      <w:bookmarkStart w:id="11" w:name="_Hlk23406646"/>
      <w:r w:rsidR="00F97D58">
        <w:t>Criterion</w:t>
      </w:r>
      <w:r>
        <w:t xml:space="preserve"> </w:t>
      </w:r>
      <w:bookmarkEnd w:id="11"/>
      <w:r w:rsidR="00EC2074">
        <w:t>(“</w:t>
      </w:r>
      <w:r>
        <w:t>AIC</w:t>
      </w:r>
      <w:r w:rsidR="00EC2074">
        <w:t>”)</w:t>
      </w:r>
      <w:r>
        <w:t xml:space="preserve"> was calculated for each</w:t>
      </w:r>
      <w:r w:rsidR="00F97D58">
        <w:t xml:space="preserve"> and the model with the lowest AIC was selected as the “winning model”. In the case of discrete hits, the constant model was </w:t>
      </w:r>
      <w:r w:rsidR="00EC2074">
        <w:t>capable of being chosen</w:t>
      </w:r>
      <w:r w:rsidR="00F97D58">
        <w:t xml:space="preserve"> (giving a hitcall of zero)</w:t>
      </w:r>
      <w:r w:rsidR="0018432D">
        <w:t xml:space="preserve">. </w:t>
      </w:r>
      <w:r w:rsidR="00EC2074">
        <w:t>W</w:t>
      </w:r>
      <w:r w:rsidR="0018432D">
        <w:t xml:space="preserve">hen computing continuous hitcalls, the constant models was not allowed to be chosen as the winning model, but its AIC relative to the winning model was used to calculate the hitcall. Because of the relatively small number of samples (typically eight), use of the </w:t>
      </w:r>
      <w:r w:rsidR="00EC2074">
        <w:t>corrected AIC (“</w:t>
      </w:r>
      <w:proofErr w:type="spellStart"/>
      <w:r w:rsidR="0018432D">
        <w:t>AICc</w:t>
      </w:r>
      <w:proofErr w:type="spellEnd"/>
      <w:r w:rsidR="00EC2074">
        <w:t>”)</w:t>
      </w:r>
      <w:r w:rsidR="0018432D">
        <w:t xml:space="preserve"> was also considered:</w:t>
      </w:r>
    </w:p>
    <w:tbl>
      <w:tblPr>
        <w:tblStyle w:val="TableGrid"/>
        <w:tblW w:w="5000" w:type="pct"/>
        <w:tblLook w:val="04A0" w:firstRow="1" w:lastRow="0" w:firstColumn="1" w:lastColumn="0" w:noHBand="0" w:noVBand="1"/>
      </w:tblPr>
      <w:tblGrid>
        <w:gridCol w:w="655"/>
        <w:gridCol w:w="8050"/>
        <w:gridCol w:w="655"/>
      </w:tblGrid>
      <w:tr w:rsidR="00FA4E08" w14:paraId="1007734C" w14:textId="77777777" w:rsidTr="00FA4E08">
        <w:tc>
          <w:tcPr>
            <w:tcW w:w="350" w:type="pct"/>
            <w:tcBorders>
              <w:top w:val="nil"/>
              <w:left w:val="nil"/>
              <w:bottom w:val="nil"/>
              <w:right w:val="nil"/>
            </w:tcBorders>
          </w:tcPr>
          <w:p w14:paraId="1496D1FC" w14:textId="77777777" w:rsidR="00FA4E08" w:rsidRDefault="00FA4E08" w:rsidP="009653C2">
            <w:pPr>
              <w:pStyle w:val="Body12point"/>
            </w:pPr>
          </w:p>
        </w:tc>
        <w:tc>
          <w:tcPr>
            <w:tcW w:w="4300" w:type="pct"/>
            <w:tcBorders>
              <w:top w:val="nil"/>
              <w:left w:val="nil"/>
              <w:bottom w:val="nil"/>
              <w:right w:val="nil"/>
            </w:tcBorders>
          </w:tcPr>
          <w:p w14:paraId="7902770D" w14:textId="77777777" w:rsidR="00FA4E08" w:rsidRPr="0018432D" w:rsidRDefault="00FA4E08" w:rsidP="00FA4E08">
            <w:pPr>
              <w:rPr>
                <w:rFonts w:eastAsiaTheme="minorEastAsia"/>
              </w:rPr>
            </w:pPr>
            <m:oMathPara>
              <m:oMath>
                <m:r>
                  <w:rPr>
                    <w:rFonts w:ascii="Cambria Math" w:hAnsi="Cambria Math"/>
                  </w:rPr>
                  <m:t>AIC</m:t>
                </m:r>
                <m:r>
                  <m:rPr>
                    <m:sty m:val="p"/>
                  </m:rPr>
                  <w:rPr>
                    <w:rFonts w:ascii="Cambria Math" w:hAnsi="Cambria Math"/>
                  </w:rPr>
                  <w:softHyphen/>
                </m:r>
                <m:r>
                  <m:rPr>
                    <m:sty m:val="p"/>
                  </m:rPr>
                  <w:rPr>
                    <w:rFonts w:ascii="Cambria Math" w:hAnsi="Cambria Math"/>
                  </w:rPr>
                  <w:softHyphen/>
                </m:r>
                <m:r>
                  <w:rPr>
                    <w:rFonts w:ascii="Cambria Math" w:hAnsi="Cambria Math"/>
                  </w:rPr>
                  <m:t>c= AIC+</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2k</m:t>
                    </m:r>
                  </m:num>
                  <m:den>
                    <m:r>
                      <w:rPr>
                        <w:rFonts w:ascii="Cambria Math" w:hAnsi="Cambria Math"/>
                      </w:rPr>
                      <m:t>n-k-1</m:t>
                    </m:r>
                  </m:den>
                </m:f>
              </m:oMath>
            </m:oMathPara>
          </w:p>
          <w:p w14:paraId="6E9E2B00" w14:textId="77777777" w:rsidR="00FA4E08" w:rsidRPr="00131658" w:rsidRDefault="00FA4E08" w:rsidP="009653C2">
            <w:pPr>
              <w:pStyle w:val="Body12point"/>
              <w:keepNext/>
            </w:pPr>
          </w:p>
        </w:tc>
        <w:tc>
          <w:tcPr>
            <w:tcW w:w="350" w:type="pct"/>
            <w:tcBorders>
              <w:top w:val="nil"/>
              <w:left w:val="nil"/>
              <w:bottom w:val="nil"/>
              <w:right w:val="nil"/>
            </w:tcBorders>
          </w:tcPr>
          <w:p w14:paraId="44E493D0" w14:textId="77777777" w:rsidR="00FA4E08" w:rsidRDefault="00FA4E08" w:rsidP="009653C2">
            <w:pPr>
              <w:pStyle w:val="Body12point"/>
              <w:jc w:val="right"/>
            </w:pPr>
            <w:bookmarkStart w:id="12" w:name="_Ref20492317"/>
            <w:r>
              <w:t>(</w:t>
            </w:r>
            <w:fldSimple w:instr=" SEQ ( \* ARABIC ">
              <w:r>
                <w:rPr>
                  <w:noProof/>
                </w:rPr>
                <w:t>1</w:t>
              </w:r>
            </w:fldSimple>
            <w:r>
              <w:t>)</w:t>
            </w:r>
            <w:bookmarkEnd w:id="12"/>
          </w:p>
        </w:tc>
      </w:tr>
    </w:tbl>
    <w:p w14:paraId="08DEF132" w14:textId="77777777" w:rsidR="00FA4E08" w:rsidRDefault="00FA4E08" w:rsidP="00090D46">
      <w:pPr>
        <w:rPr>
          <w:rFonts w:eastAsiaTheme="minorEastAsia"/>
        </w:rPr>
      </w:pPr>
    </w:p>
    <w:p w14:paraId="6BD7C2AF" w14:textId="77777777" w:rsidR="0018432D" w:rsidRDefault="0018432D" w:rsidP="00090D46">
      <w:pPr>
        <w:rPr>
          <w:rFonts w:eastAsiaTheme="minorEastAsia"/>
        </w:rPr>
      </w:pPr>
      <w:r>
        <w:rPr>
          <w:rFonts w:eastAsiaTheme="minorEastAsia"/>
        </w:rPr>
        <w:t xml:space="preserve">wher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k</m:t>
        </m:r>
      </m:oMath>
      <w:r>
        <w:rPr>
          <w:rFonts w:eastAsiaTheme="minorEastAsia"/>
        </w:rPr>
        <w:t xml:space="preserve"> is the number of</w:t>
      </w:r>
      <w:r w:rsidR="00EC2074">
        <w:rPr>
          <w:rFonts w:eastAsiaTheme="minorEastAsia"/>
        </w:rPr>
        <w:t xml:space="preserve"> model</w:t>
      </w:r>
      <w:r>
        <w:rPr>
          <w:rFonts w:eastAsiaTheme="minorEastAsia"/>
        </w:rPr>
        <w:t xml:space="preserve"> parameters. This correction gives a large penalty to models with </w:t>
      </w:r>
      <w:r w:rsidR="00EC2074">
        <w:rPr>
          <w:rFonts w:eastAsiaTheme="minorEastAsia"/>
        </w:rPr>
        <w:t>greater numbers of parameters</w:t>
      </w:r>
      <w:r>
        <w:rPr>
          <w:rFonts w:eastAsiaTheme="minorEastAsia"/>
        </w:rPr>
        <w:t xml:space="preserve">, causing </w:t>
      </w:r>
      <w:r w:rsidR="00EC2074">
        <w:rPr>
          <w:rFonts w:eastAsiaTheme="minorEastAsia"/>
        </w:rPr>
        <w:t>some</w:t>
      </w:r>
      <w:r>
        <w:rPr>
          <w:rFonts w:eastAsiaTheme="minorEastAsia"/>
        </w:rPr>
        <w:t xml:space="preserve"> to never be selected </w:t>
      </w:r>
      <w:r w:rsidR="00EC2074">
        <w:rPr>
          <w:rFonts w:eastAsiaTheme="minorEastAsia"/>
        </w:rPr>
        <w:t xml:space="preserve">as </w:t>
      </w:r>
      <w:r>
        <w:rPr>
          <w:rFonts w:eastAsiaTheme="minorEastAsia"/>
        </w:rPr>
        <w:t>shown in</w:t>
      </w:r>
      <w:r w:rsidR="00FA4E08">
        <w:rPr>
          <w:rFonts w:eastAsiaTheme="minorEastAsia"/>
        </w:rPr>
        <w:t xml:space="preserve"> </w:t>
      </w:r>
      <w:r w:rsidR="00FA4E08">
        <w:rPr>
          <w:rFonts w:eastAsiaTheme="minorEastAsia"/>
        </w:rPr>
        <w:fldChar w:fldCharType="begin"/>
      </w:r>
      <w:r w:rsidR="00FA4E08">
        <w:rPr>
          <w:rFonts w:eastAsiaTheme="minorEastAsia"/>
        </w:rPr>
        <w:instrText xml:space="preserve"> REF _Ref20492236 \h </w:instrText>
      </w:r>
      <w:r w:rsidR="00FA4E08">
        <w:rPr>
          <w:rFonts w:eastAsiaTheme="minorEastAsia"/>
        </w:rPr>
      </w:r>
      <w:r w:rsidR="00FA4E08">
        <w:rPr>
          <w:rFonts w:eastAsiaTheme="minorEastAsia"/>
        </w:rPr>
        <w:fldChar w:fldCharType="separate"/>
      </w:r>
      <w:r w:rsidR="00FA4E08">
        <w:t xml:space="preserve">Figure </w:t>
      </w:r>
      <w:r w:rsidR="00FA4E08">
        <w:rPr>
          <w:noProof/>
        </w:rPr>
        <w:t>4</w:t>
      </w:r>
      <w:r w:rsidR="00FA4E08">
        <w:rPr>
          <w:rFonts w:eastAsiaTheme="minorEastAsia"/>
        </w:rPr>
        <w:fldChar w:fldCharType="end"/>
      </w:r>
      <w:r>
        <w:rPr>
          <w:rFonts w:eastAsiaTheme="minorEastAsia"/>
        </w:rPr>
        <w:t xml:space="preserve">. However, the eight gene l2fc’s at each concentration are </w:t>
      </w:r>
      <w:r w:rsidR="00A05632">
        <w:rPr>
          <w:rFonts w:eastAsiaTheme="minorEastAsia"/>
        </w:rPr>
        <w:t>an</w:t>
      </w:r>
      <w:r>
        <w:rPr>
          <w:rFonts w:eastAsiaTheme="minorEastAsia"/>
        </w:rPr>
        <w:t xml:space="preserve"> aggregate of 24 original </w:t>
      </w:r>
      <w:r w:rsidR="00A05632">
        <w:rPr>
          <w:rFonts w:eastAsiaTheme="minorEastAsia"/>
        </w:rPr>
        <w:t>replicates</w:t>
      </w:r>
      <w:r>
        <w:rPr>
          <w:rFonts w:eastAsiaTheme="minorEastAsia"/>
        </w:rPr>
        <w:t xml:space="preserve">, three at each concentration, and the pathway scores are an aggregate of </w:t>
      </w:r>
      <w:r w:rsidR="00A05632">
        <w:rPr>
          <w:rFonts w:eastAsiaTheme="minorEastAsia"/>
        </w:rPr>
        <w:t>many genes themselves</w:t>
      </w:r>
      <w:r>
        <w:rPr>
          <w:rFonts w:eastAsiaTheme="minorEastAsia"/>
        </w:rPr>
        <w:t xml:space="preserve">. So, whether it is valid to use a higher </w:t>
      </w:r>
      <m:oMath>
        <m:r>
          <w:rPr>
            <w:rFonts w:ascii="Cambria Math" w:eastAsiaTheme="minorEastAsia" w:hAnsi="Cambria Math"/>
          </w:rPr>
          <m:t>n</m:t>
        </m:r>
      </m:oMath>
      <w:r>
        <w:rPr>
          <w:rFonts w:eastAsiaTheme="minorEastAsia"/>
        </w:rPr>
        <w:t xml:space="preserve"> in the </w:t>
      </w:r>
      <w:proofErr w:type="spellStart"/>
      <w:r>
        <w:rPr>
          <w:rFonts w:eastAsiaTheme="minorEastAsia"/>
        </w:rPr>
        <w:t>AICc</w:t>
      </w:r>
      <w:proofErr w:type="spellEnd"/>
      <w:r>
        <w:rPr>
          <w:rFonts w:eastAsiaTheme="minorEastAsia"/>
        </w:rPr>
        <w:t xml:space="preserve"> or perhaps </w:t>
      </w:r>
      <w:r w:rsidR="00405933">
        <w:rPr>
          <w:rFonts w:eastAsiaTheme="minorEastAsia"/>
        </w:rPr>
        <w:t>reformulate the process so that each of the 24 replicates is scored separately remains an open question.</w:t>
      </w:r>
      <w:r w:rsidR="000B1C04">
        <w:rPr>
          <w:rFonts w:eastAsiaTheme="minorEastAsia"/>
        </w:rPr>
        <w:t xml:space="preserve"> Furthermore, the common </w:t>
      </w:r>
      <w:proofErr w:type="spellStart"/>
      <w:r w:rsidR="000B1C04">
        <w:rPr>
          <w:rFonts w:eastAsiaTheme="minorEastAsia"/>
        </w:rPr>
        <w:t>AICc</w:t>
      </w:r>
      <w:proofErr w:type="spellEnd"/>
      <w:r w:rsidR="000B1C04">
        <w:rPr>
          <w:rFonts w:eastAsiaTheme="minorEastAsia"/>
        </w:rPr>
        <w:t xml:space="preserve"> formula shown in </w:t>
      </w:r>
      <w:r w:rsidR="00FA4E08">
        <w:rPr>
          <w:rFonts w:eastAsiaTheme="minorEastAsia"/>
        </w:rPr>
        <w:t xml:space="preserve">Equation </w:t>
      </w:r>
      <w:r w:rsidR="00FA4E08">
        <w:rPr>
          <w:rFonts w:eastAsiaTheme="minorEastAsia"/>
        </w:rPr>
        <w:fldChar w:fldCharType="begin"/>
      </w:r>
      <w:r w:rsidR="00FA4E08">
        <w:rPr>
          <w:rFonts w:eastAsiaTheme="minorEastAsia"/>
        </w:rPr>
        <w:instrText xml:space="preserve"> REF _Ref20492317 \h </w:instrText>
      </w:r>
      <w:r w:rsidR="00FA4E08">
        <w:rPr>
          <w:rFonts w:eastAsiaTheme="minorEastAsia"/>
        </w:rPr>
      </w:r>
      <w:r w:rsidR="00FA4E08">
        <w:rPr>
          <w:rFonts w:eastAsiaTheme="minorEastAsia"/>
        </w:rPr>
        <w:fldChar w:fldCharType="separate"/>
      </w:r>
      <w:r w:rsidR="00FA4E08">
        <w:t>(</w:t>
      </w:r>
      <w:r w:rsidR="00FA4E08">
        <w:rPr>
          <w:noProof/>
        </w:rPr>
        <w:t>1</w:t>
      </w:r>
      <w:r w:rsidR="00FA4E08">
        <w:t>)</w:t>
      </w:r>
      <w:r w:rsidR="00FA4E08">
        <w:rPr>
          <w:rFonts w:eastAsiaTheme="minorEastAsia"/>
        </w:rPr>
        <w:fldChar w:fldCharType="end"/>
      </w:r>
      <w:r w:rsidR="00FA4E08">
        <w:rPr>
          <w:rFonts w:eastAsiaTheme="minorEastAsia"/>
        </w:rPr>
        <w:t xml:space="preserve"> </w:t>
      </w:r>
      <w:r w:rsidR="000B1C04">
        <w:rPr>
          <w:rFonts w:eastAsiaTheme="minorEastAsia"/>
        </w:rPr>
        <w:t>assumes a linear model, when all but one of the models used were nonlinear.</w:t>
      </w:r>
    </w:p>
    <w:p w14:paraId="4F54A444" w14:textId="77777777" w:rsidR="00D36C03" w:rsidRDefault="00D36C03" w:rsidP="00D36C03">
      <w:pPr>
        <w:keepNext/>
      </w:pPr>
      <w:commentRangeStart w:id="13"/>
      <w:r>
        <w:rPr>
          <w:rFonts w:eastAsiaTheme="minorEastAsia"/>
          <w:noProof/>
        </w:rPr>
        <w:lastRenderedPageBreak/>
        <w:drawing>
          <wp:inline distT="0" distB="0" distL="0" distR="0" wp14:anchorId="3443B810" wp14:editId="24F9164E">
            <wp:extent cx="6699885" cy="3249295"/>
            <wp:effectExtent l="0" t="0" r="571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99885" cy="3249295"/>
                    </a:xfrm>
                    <a:prstGeom prst="rect">
                      <a:avLst/>
                    </a:prstGeom>
                    <a:noFill/>
                  </pic:spPr>
                </pic:pic>
              </a:graphicData>
            </a:graphic>
          </wp:inline>
        </w:drawing>
      </w:r>
      <w:commentRangeEnd w:id="13"/>
      <w:r w:rsidR="00FA4BCE">
        <w:rPr>
          <w:rStyle w:val="CommentReference"/>
        </w:rPr>
        <w:commentReference w:id="13"/>
      </w:r>
    </w:p>
    <w:p w14:paraId="7D2EA5BB" w14:textId="77777777" w:rsidR="00D36C03" w:rsidRDefault="00D36C03" w:rsidP="00D36C03">
      <w:pPr>
        <w:pStyle w:val="Caption"/>
        <w:rPr>
          <w:rFonts w:eastAsiaTheme="minorEastAsia"/>
        </w:rPr>
      </w:pPr>
      <w:bookmarkStart w:id="14" w:name="_Ref20492236"/>
      <w:r>
        <w:t xml:space="preserve">Figure </w:t>
      </w:r>
      <w:fldSimple w:instr=" SEQ Figure \* ARABIC ">
        <w:r w:rsidR="005B5C0D">
          <w:rPr>
            <w:noProof/>
          </w:rPr>
          <w:t>4</w:t>
        </w:r>
      </w:fldSimple>
      <w:bookmarkEnd w:id="14"/>
      <w:r>
        <w:t xml:space="preserve">: </w:t>
      </w:r>
      <w:r w:rsidR="00A05632">
        <w:t>An example of m</w:t>
      </w:r>
      <w:r>
        <w:t xml:space="preserve">odel selection </w:t>
      </w:r>
      <w:r w:rsidR="00A05632">
        <w:t xml:space="preserve">frequencies </w:t>
      </w:r>
      <w:r>
        <w:t>using first order AIC versus</w:t>
      </w:r>
      <w:r w:rsidR="00A05632">
        <w:t xml:space="preserve"> </w:t>
      </w:r>
      <w:proofErr w:type="spellStart"/>
      <w:r w:rsidR="00A05632">
        <w:t>AICc</w:t>
      </w:r>
      <w:proofErr w:type="spellEnd"/>
    </w:p>
    <w:p w14:paraId="0198FFC2" w14:textId="77777777" w:rsidR="00D36C03" w:rsidRDefault="00D36C03" w:rsidP="00090D46">
      <w:pPr>
        <w:rPr>
          <w:rFonts w:eastAsiaTheme="minorEastAsia"/>
        </w:rPr>
      </w:pPr>
    </w:p>
    <w:p w14:paraId="65985CA9" w14:textId="77777777" w:rsidR="00090D46" w:rsidRDefault="00090D46" w:rsidP="00090D46">
      <w:pPr>
        <w:pStyle w:val="Heading2"/>
      </w:pPr>
      <w:r>
        <w:t>Top/AC50/BMD</w:t>
      </w:r>
    </w:p>
    <w:p w14:paraId="2127BF86" w14:textId="77777777" w:rsidR="00090D46" w:rsidRPr="00AC0430" w:rsidRDefault="001808BE" w:rsidP="00090D46">
      <w:r>
        <w:tab/>
      </w:r>
      <w:r w:rsidR="00F05A1A">
        <w:t xml:space="preserve">Unbounded growth type models lacked an explicit </w:t>
      </w:r>
      <w:r w:rsidR="00A05632">
        <w:t>“</w:t>
      </w:r>
      <w:r w:rsidR="00F05A1A">
        <w:t>top</w:t>
      </w:r>
      <w:r w:rsidR="00A05632">
        <w:t>”</w:t>
      </w:r>
      <w:r w:rsidR="00F05A1A">
        <w:t xml:space="preserve"> parameter, so</w:t>
      </w:r>
      <w:r w:rsidR="005F0702">
        <w:t xml:space="preserve"> their top </w:t>
      </w:r>
      <w:r w:rsidR="00A05632">
        <w:t xml:space="preserve">was </w:t>
      </w:r>
      <w:r w:rsidR="005F0702">
        <w:t xml:space="preserve">defined as the model value when it passes through the highest concentration. </w:t>
      </w:r>
      <w:r w:rsidR="00F05A1A">
        <w:t>W</w:t>
      </w:r>
      <w:r w:rsidR="005F0702">
        <w:t xml:space="preserve">e expect that these curves </w:t>
      </w:r>
      <w:r w:rsidR="00F05A1A">
        <w:t>would</w:t>
      </w:r>
      <w:r w:rsidR="005F0702">
        <w:t xml:space="preserve"> eventually reach some saturation value and stop growing</w:t>
      </w:r>
      <w:r w:rsidR="00F05A1A">
        <w:t xml:space="preserve"> at </w:t>
      </w:r>
      <w:r w:rsidR="00A05632">
        <w:t>some</w:t>
      </w:r>
      <w:r w:rsidR="00F05A1A">
        <w:t xml:space="preserve"> higher, untested concentration</w:t>
      </w:r>
      <w:r w:rsidR="005F0702">
        <w:t xml:space="preserve">, so in these cases the top value </w:t>
      </w:r>
      <w:r w:rsidR="00A05632">
        <w:t xml:space="preserve">signifies </w:t>
      </w:r>
      <w:r w:rsidR="005F0702">
        <w:t>a lower bound</w:t>
      </w:r>
      <w:r w:rsidR="00F05A1A">
        <w:t>. The AC</w:t>
      </w:r>
      <w:r w:rsidR="00F05A1A">
        <w:rPr>
          <w:vertAlign w:val="subscript"/>
        </w:rPr>
        <w:t>50</w:t>
      </w:r>
      <w:r w:rsidR="00F05A1A">
        <w:t xml:space="preserve"> in these cases was defined as the concentration at which half the top value was reached. Benchmark Doses (</w:t>
      </w:r>
      <w:r w:rsidR="00A05632">
        <w:t>“</w:t>
      </w:r>
      <w:r w:rsidR="00F05A1A">
        <w:t>BMD</w:t>
      </w:r>
      <w:r w:rsidR="00A05632">
        <w:t>s”</w:t>
      </w:r>
      <w:r w:rsidR="00F05A1A">
        <w:t>)</w:t>
      </w:r>
      <w:r w:rsidR="0004008D">
        <w:fldChar w:fldCharType="begin"/>
      </w:r>
      <w:r w:rsidR="00EC2074">
        <w:instrText xml:space="preserve"> ADDIN EN.CITE &lt;EndNote&gt;&lt;Cite&gt;&lt;Author&gt;Crump&lt;/Author&gt;&lt;Year&gt;1995&lt;/Year&gt;&lt;RecNum&gt;102&lt;/RecNum&gt;&lt;DisplayText&gt;&lt;style face="superscript"&gt;12&lt;/style&gt;&lt;/DisplayText&gt;&lt;record&gt;&lt;rec-number&gt;102&lt;/rec-number&gt;&lt;foreign-keys&gt;&lt;key app="EN" db-id="zdv0s0tt2s2pagesepxpa0pkwrv99ew5rawt" timestamp="1569614617"&gt;102&lt;/key&gt;&lt;/foreign-keys&gt;&lt;ref-type name="Journal Article"&gt;17&lt;/ref-type&gt;&lt;contributors&gt;&lt;authors&gt;&lt;author&gt;Crump, Kenny S&lt;/author&gt;&lt;/authors&gt;&lt;/contributors&gt;&lt;titles&gt;&lt;title&gt;Calculation of benchmark doses from continuous data&lt;/title&gt;&lt;secondary-title&gt;Risk Analysis&lt;/secondary-title&gt;&lt;/titles&gt;&lt;periodical&gt;&lt;full-title&gt;Risk Analysis&lt;/full-title&gt;&lt;/periodical&gt;&lt;pages&gt;79-89&lt;/pages&gt;&lt;volume&gt;15&lt;/volume&gt;&lt;number&gt;1&lt;/number&gt;&lt;dates&gt;&lt;year&gt;1995&lt;/year&gt;&lt;/dates&gt;&lt;isbn&gt;0272-4332&lt;/isbn&gt;&lt;urls&gt;&lt;/urls&gt;&lt;/record&gt;&lt;/Cite&gt;&lt;/EndNote&gt;</w:instrText>
      </w:r>
      <w:r w:rsidR="0004008D">
        <w:fldChar w:fldCharType="separate"/>
      </w:r>
      <w:r w:rsidR="00EC2074" w:rsidRPr="00EC2074">
        <w:rPr>
          <w:noProof/>
          <w:vertAlign w:val="superscript"/>
        </w:rPr>
        <w:t>12</w:t>
      </w:r>
      <w:r w:rsidR="0004008D">
        <w:fldChar w:fldCharType="end"/>
      </w:r>
      <w:r w:rsidR="00F05A1A">
        <w:t xml:space="preserve"> were calculated as the point at which the curve first crossed the Benchmark Response (BMR). Because both positive and negative responses were allowed, we set the BMR at 1.349 times the standard deviation of the noise estimation</w:t>
      </w:r>
      <w:r w:rsidR="00FA4E08">
        <w:fldChar w:fldCharType="begin"/>
      </w:r>
      <w:r w:rsidR="00EC2074">
        <w:instrText xml:space="preserve"> ADDIN EN.CITE &lt;EndNote&gt;&lt;Cite&gt;&lt;Author&gt;Thomas&lt;/Author&gt;&lt;Year&gt;2007&lt;/Year&gt;&lt;RecNum&gt;100&lt;/RecNum&gt;&lt;DisplayText&gt;&lt;style face="superscript"&gt;11&lt;/style&gt;&lt;/DisplayText&gt;&lt;record&gt;&lt;rec-number&gt;100&lt;/rec-number&gt;&lt;foreign-keys&gt;&lt;key app="EN" db-id="zdv0s0tt2s2pagesepxpa0pkwrv99ew5rawt" timestamp="1569614432"&gt;100&lt;/key&gt;&lt;/foreign-keys&gt;&lt;ref-type name="Journal Article"&gt;17&lt;/ref-type&gt;&lt;contributors&gt;&lt;authors&gt;&lt;author&gt;Thomas, Russell S&lt;/author&gt;&lt;author&gt;Allen, Bruce C&lt;/author&gt;&lt;author&gt;Nong, Andy&lt;/author&gt;&lt;author&gt;Yang, Longlong&lt;/author&gt;&lt;author&gt;Bermudez, Edilberto&lt;/author&gt;&lt;author&gt;Clewell III, Harvey J&lt;/author&gt;&lt;author&gt;Andersen, Melvin E&lt;/author&gt;&lt;/authors&gt;&lt;/contributors&gt;&lt;titles&gt;&lt;title&gt;A method to integrate benchmark dose estimates with genomic data to assess the functional effects of chemical exposure&lt;/title&gt;&lt;secondary-title&gt;Toxicological Sciences&lt;/secondary-title&gt;&lt;/titles&gt;&lt;periodical&gt;&lt;full-title&gt;Toxicological Sciences&lt;/full-title&gt;&lt;/periodical&gt;&lt;pages&gt;240-248&lt;/pages&gt;&lt;volume&gt;98&lt;/volume&gt;&lt;number&gt;1&lt;/number&gt;&lt;dates&gt;&lt;year&gt;2007&lt;/year&gt;&lt;/dates&gt;&lt;isbn&gt;1096-6080&lt;/isbn&gt;&lt;urls&gt;&lt;/urls&gt;&lt;/record&gt;&lt;/Cite&gt;&lt;/EndNote&gt;</w:instrText>
      </w:r>
      <w:r w:rsidR="00FA4E08">
        <w:fldChar w:fldCharType="separate"/>
      </w:r>
      <w:r w:rsidR="00EC2074" w:rsidRPr="00EC2074">
        <w:rPr>
          <w:noProof/>
          <w:vertAlign w:val="superscript"/>
        </w:rPr>
        <w:t>11</w:t>
      </w:r>
      <w:r w:rsidR="00FA4E08">
        <w:fldChar w:fldCharType="end"/>
      </w:r>
      <w:r w:rsidR="00FA4E08">
        <w:t xml:space="preserve">. </w:t>
      </w:r>
      <w:r w:rsidR="00F05A1A">
        <w:t xml:space="preserve">The </w:t>
      </w:r>
      <w:r w:rsidR="00AC0430">
        <w:t>BMD was calculated using the mathematical inverse of the model function, except in the case of the Gain-Loss model, for which the inverse had to be approximated numerically. AC</w:t>
      </w:r>
      <w:r w:rsidR="00AC0430">
        <w:rPr>
          <w:vertAlign w:val="subscript"/>
        </w:rPr>
        <w:t>50</w:t>
      </w:r>
      <w:r w:rsidR="00AC0430">
        <w:t xml:space="preserve">’s were computed in the same </w:t>
      </w:r>
      <w:r w:rsidR="00A05632">
        <w:t>fashion</w:t>
      </w:r>
      <w:r w:rsidR="00AC0430">
        <w:t xml:space="preserve"> when the AC</w:t>
      </w:r>
      <w:r w:rsidR="00AC0430">
        <w:rPr>
          <w:vertAlign w:val="subscript"/>
        </w:rPr>
        <w:t>50</w:t>
      </w:r>
      <w:r w:rsidR="00AC0430">
        <w:t xml:space="preserve"> was not available as an explicit model parameter.</w:t>
      </w:r>
    </w:p>
    <w:p w14:paraId="0CEB4DDA" w14:textId="77777777" w:rsidR="001C1136" w:rsidRDefault="001C1136" w:rsidP="001C1136">
      <w:pPr>
        <w:rPr>
          <w:rFonts w:eastAsiaTheme="minorEastAsia"/>
        </w:rPr>
      </w:pPr>
      <w:r>
        <w:lastRenderedPageBreak/>
        <w:tab/>
      </w:r>
      <w:bookmarkStart w:id="15" w:name="_Hlk23406887"/>
      <w:bookmarkStart w:id="16" w:name="_GoBack"/>
      <w:r>
        <w:t>BMD bounds</w:t>
      </w:r>
      <w:r w:rsidR="00564162">
        <w:t xml:space="preserve"> (i.e. BMDL and BMDU)</w:t>
      </w:r>
      <w:r>
        <w:t xml:space="preserve"> were computed in accordance with the profile </w:t>
      </w:r>
      <w:r w:rsidR="0004008D">
        <w:t xml:space="preserve">likelihood </w:t>
      </w:r>
      <w:r>
        <w:t>method</w:t>
      </w:r>
      <w:r w:rsidR="0004008D">
        <w:fldChar w:fldCharType="begin"/>
      </w:r>
      <w:r w:rsidR="00EC2074">
        <w:instrText xml:space="preserve"> ADDIN EN.CITE &lt;EndNote&gt;&lt;Cite&gt;&lt;Author&gt;Crump&lt;/Author&gt;&lt;Year&gt;2014&lt;/Year&gt;&lt;RecNum&gt;103&lt;/RecNum&gt;&lt;DisplayText&gt;&lt;style face="superscript"&gt;13&lt;/style&gt;&lt;/DisplayText&gt;&lt;record&gt;&lt;rec-number&gt;103&lt;/rec-number&gt;&lt;foreign-keys&gt;&lt;key app="EN" db-id="zdv0s0tt2s2pagesepxpa0pkwrv99ew5rawt" timestamp="1569614788"&gt;103&lt;/key&gt;&lt;/foreign-keys&gt;&lt;ref-type name="Journal Article"&gt;17&lt;/ref-type&gt;&lt;contributors&gt;&lt;authors&gt;&lt;author&gt;Crump, Kenneth&lt;/author&gt;&lt;/authors&gt;&lt;/contributors&gt;&lt;titles&gt;&lt;title&gt;Benchmark analysis&lt;/title&gt;&lt;secondary-title&gt;Wiley StatsRef: Statistics Reference Online&lt;/secondary-title&gt;&lt;/titles&gt;&lt;periodical&gt;&lt;full-title&gt;Wiley StatsRef: Statistics Reference Online&lt;/full-title&gt;&lt;/periodical&gt;&lt;dates&gt;&lt;year&gt;2014&lt;/year&gt;&lt;/dates&gt;&lt;urls&gt;&lt;/urls&gt;&lt;/record&gt;&lt;/Cite&gt;&lt;/EndNote&gt;</w:instrText>
      </w:r>
      <w:r w:rsidR="0004008D">
        <w:fldChar w:fldCharType="separate"/>
      </w:r>
      <w:r w:rsidR="00EC2074" w:rsidRPr="00EC2074">
        <w:rPr>
          <w:noProof/>
          <w:vertAlign w:val="superscript"/>
        </w:rPr>
        <w:t>13</w:t>
      </w:r>
      <w:r w:rsidR="0004008D">
        <w:fldChar w:fldCharType="end"/>
      </w:r>
      <w:r>
        <w:t>.</w:t>
      </w:r>
      <w:bookmarkEnd w:id="15"/>
      <w:bookmarkEnd w:id="16"/>
      <w:r>
        <w:t xml:space="preserve"> Each model function was first re-parameterized by performing the appropriate substitution (see Appendix A) for a chosen parameter so that the BMD appears explicitly. Parameters that represented the x-scale or the AC</w:t>
      </w:r>
      <w:r>
        <w:rPr>
          <w:vertAlign w:val="subscript"/>
        </w:rPr>
        <w:t>50</w:t>
      </w:r>
      <w:r>
        <w:t xml:space="preserve"> were chosen to be substituted whenever possible. Once this was done, the BMD was adjusted until the corresponding likelihood </w:t>
      </w:r>
      <w:r w:rsidR="00564162">
        <w:t>was</w:t>
      </w:r>
      <w:r>
        <w:t xml:space="preserve"> reduced from the maximum likelihood by  </w:t>
      </w:r>
      <m:oMath>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χ</m:t>
            </m:r>
          </m:e>
          <m:sub>
            <m:r>
              <w:rPr>
                <w:rFonts w:ascii="Cambria Math" w:hAnsi="Cambria Math"/>
              </w:rPr>
              <m:t>1, 0.9</m:t>
            </m:r>
          </m:sub>
          <m:sup>
            <m:r>
              <w:rPr>
                <w:rFonts w:ascii="Cambria Math" w:hAnsi="Cambria Math"/>
              </w:rPr>
              <m:t>2</m:t>
            </m:r>
          </m:sup>
        </m:sSubSup>
        <m:r>
          <w:rPr>
            <w:rFonts w:ascii="Cambria Math" w:hAnsi="Cambria Math"/>
          </w:rPr>
          <m:t>≈1.35</m:t>
        </m:r>
      </m:oMath>
      <w:r>
        <w:rPr>
          <w:rFonts w:eastAsiaTheme="minorEastAsia"/>
        </w:rPr>
        <w:t xml:space="preserve"> where </w:t>
      </w:r>
      <m:oMath>
        <m:sSubSup>
          <m:sSubSupPr>
            <m:ctrlPr>
              <w:rPr>
                <w:rFonts w:ascii="Cambria Math" w:hAnsi="Cambria Math"/>
                <w:i/>
              </w:rPr>
            </m:ctrlPr>
          </m:sSubSupPr>
          <m:e>
            <m:r>
              <w:rPr>
                <w:rFonts w:ascii="Cambria Math" w:hAnsi="Cambria Math"/>
              </w:rPr>
              <m:t>χ</m:t>
            </m:r>
          </m:e>
          <m:sub>
            <m:r>
              <w:rPr>
                <w:rFonts w:ascii="Cambria Math" w:hAnsi="Cambria Math"/>
              </w:rPr>
              <m:t>1, 0.9</m:t>
            </m:r>
          </m:sub>
          <m:sup>
            <m:r>
              <w:rPr>
                <w:rFonts w:ascii="Cambria Math" w:hAnsi="Cambria Math"/>
              </w:rPr>
              <m:t>2</m:t>
            </m:r>
          </m:sup>
        </m:sSubSup>
      </m:oMath>
      <w:r>
        <w:rPr>
          <w:rFonts w:eastAsiaTheme="minorEastAsia"/>
        </w:rPr>
        <w:t xml:space="preserve"> represents the quantile of the </w:t>
      </w:r>
      <m:oMath>
        <m:sSup>
          <m:sSupPr>
            <m:ctrlPr>
              <w:rPr>
                <w:rFonts w:ascii="Cambria Math" w:eastAsiaTheme="minorEastAsia" w:hAnsi="Cambria Math"/>
                <w:i/>
              </w:rPr>
            </m:ctrlPr>
          </m:sSupPr>
          <m:e>
            <m:r>
              <w:rPr>
                <w:rFonts w:ascii="Cambria Math" w:eastAsiaTheme="minorEastAsia" w:hAnsi="Cambria Math"/>
              </w:rPr>
              <m:t>χ</m:t>
            </m:r>
          </m:e>
          <m:sup>
            <m:r>
              <w:rPr>
                <w:rFonts w:ascii="Cambria Math" w:eastAsiaTheme="minorEastAsia" w:hAnsi="Cambria Math"/>
              </w:rPr>
              <m:t>2</m:t>
            </m:r>
          </m:sup>
        </m:sSup>
      </m:oMath>
      <w:r>
        <w:rPr>
          <w:rFonts w:eastAsiaTheme="minorEastAsia"/>
        </w:rPr>
        <w:t xml:space="preserve"> distribution corresponding to one degree of freedom and</w:t>
      </w:r>
      <w:r w:rsidR="00564162">
        <w:rPr>
          <w:rFonts w:eastAsiaTheme="minorEastAsia"/>
        </w:rPr>
        <w:t xml:space="preserve"> 90% confidence limits.</w:t>
      </w:r>
      <w:r w:rsidR="001D5844">
        <w:rPr>
          <w:rFonts w:eastAsiaTheme="minorEastAsia"/>
        </w:rPr>
        <w:t xml:space="preserve"> Sometimes, the BMDL and/or BMDU could not be computed because no such solution existed. This typically occurred when the BMD was near the maximum or minimum concentration tested or when the Gain-Loss model top was close to the BMR. </w:t>
      </w:r>
      <w:r w:rsidR="002477DF">
        <w:rPr>
          <w:rFonts w:eastAsiaTheme="minorEastAsia"/>
        </w:rPr>
        <w:t xml:space="preserve"> </w:t>
      </w:r>
      <w:r w:rsidR="002477DF">
        <w:rPr>
          <w:rFonts w:eastAsiaTheme="minorEastAsia"/>
        </w:rPr>
        <w:fldChar w:fldCharType="begin"/>
      </w:r>
      <w:r w:rsidR="002477DF">
        <w:rPr>
          <w:rFonts w:eastAsiaTheme="minorEastAsia"/>
        </w:rPr>
        <w:instrText xml:space="preserve"> REF _Ref20493459 \h </w:instrText>
      </w:r>
      <w:r w:rsidR="002477DF">
        <w:rPr>
          <w:rFonts w:eastAsiaTheme="minorEastAsia"/>
        </w:rPr>
      </w:r>
      <w:r w:rsidR="002477DF">
        <w:rPr>
          <w:rFonts w:eastAsiaTheme="minorEastAsia"/>
        </w:rPr>
        <w:fldChar w:fldCharType="separate"/>
      </w:r>
      <w:r w:rsidR="002477DF">
        <w:t xml:space="preserve">Figure </w:t>
      </w:r>
      <w:r w:rsidR="002477DF">
        <w:rPr>
          <w:noProof/>
        </w:rPr>
        <w:t>5</w:t>
      </w:r>
      <w:r w:rsidR="002477DF">
        <w:rPr>
          <w:rFonts w:eastAsiaTheme="minorEastAsia"/>
        </w:rPr>
        <w:fldChar w:fldCharType="end"/>
      </w:r>
      <w:r w:rsidR="002477DF">
        <w:rPr>
          <w:rFonts w:eastAsiaTheme="minorEastAsia"/>
        </w:rPr>
        <w:t xml:space="preserve"> </w:t>
      </w:r>
      <w:r w:rsidR="001D5844">
        <w:rPr>
          <w:rFonts w:eastAsiaTheme="minorEastAsia"/>
        </w:rPr>
        <w:t>giv</w:t>
      </w:r>
      <w:r w:rsidR="0004008D">
        <w:rPr>
          <w:rFonts w:eastAsiaTheme="minorEastAsia"/>
        </w:rPr>
        <w:t>es</w:t>
      </w:r>
      <w:r w:rsidR="001D5844">
        <w:rPr>
          <w:rFonts w:eastAsiaTheme="minorEastAsia"/>
        </w:rPr>
        <w:t xml:space="preserve"> </w:t>
      </w:r>
      <w:r w:rsidR="0004008D">
        <w:rPr>
          <w:rFonts w:eastAsiaTheme="minorEastAsia"/>
        </w:rPr>
        <w:t>an</w:t>
      </w:r>
      <w:r w:rsidR="001D5844">
        <w:rPr>
          <w:rFonts w:eastAsiaTheme="minorEastAsia"/>
        </w:rPr>
        <w:t xml:space="preserve"> example of </w:t>
      </w:r>
      <w:r w:rsidR="0004008D">
        <w:rPr>
          <w:rFonts w:eastAsiaTheme="minorEastAsia"/>
        </w:rPr>
        <w:t xml:space="preserve">a </w:t>
      </w:r>
      <w:r w:rsidR="001D5844">
        <w:rPr>
          <w:rFonts w:eastAsiaTheme="minorEastAsia"/>
        </w:rPr>
        <w:t>model fit with corresponding BMD ranges.</w:t>
      </w:r>
      <w:r w:rsidR="002477DF">
        <w:rPr>
          <w:rFonts w:eastAsiaTheme="minorEastAsia"/>
        </w:rPr>
        <w:t xml:space="preserve"> </w:t>
      </w:r>
      <w:r w:rsidR="002477DF">
        <w:rPr>
          <w:rFonts w:eastAsiaTheme="minorEastAsia"/>
        </w:rPr>
        <w:fldChar w:fldCharType="begin"/>
      </w:r>
      <w:r w:rsidR="002477DF">
        <w:rPr>
          <w:rFonts w:eastAsiaTheme="minorEastAsia"/>
        </w:rPr>
        <w:instrText xml:space="preserve"> REF _Ref20493469 \h </w:instrText>
      </w:r>
      <w:r w:rsidR="002477DF">
        <w:rPr>
          <w:rFonts w:eastAsiaTheme="minorEastAsia"/>
        </w:rPr>
      </w:r>
      <w:r w:rsidR="002477DF">
        <w:rPr>
          <w:rFonts w:eastAsiaTheme="minorEastAsia"/>
        </w:rPr>
        <w:fldChar w:fldCharType="separate"/>
      </w:r>
      <w:r w:rsidR="002477DF">
        <w:t xml:space="preserve">Figure </w:t>
      </w:r>
      <w:r w:rsidR="002477DF">
        <w:rPr>
          <w:noProof/>
        </w:rPr>
        <w:t>6</w:t>
      </w:r>
      <w:r w:rsidR="002477DF">
        <w:rPr>
          <w:rFonts w:eastAsiaTheme="minorEastAsia"/>
        </w:rPr>
        <w:fldChar w:fldCharType="end"/>
      </w:r>
      <w:r w:rsidR="002477DF">
        <w:rPr>
          <w:rFonts w:eastAsiaTheme="minorEastAsia"/>
        </w:rPr>
        <w:t xml:space="preserve"> </w:t>
      </w:r>
      <w:r w:rsidR="00A05632">
        <w:rPr>
          <w:rFonts w:eastAsiaTheme="minorEastAsia"/>
        </w:rPr>
        <w:t xml:space="preserve">shows a </w:t>
      </w:r>
      <w:r w:rsidR="002477DF">
        <w:rPr>
          <w:rFonts w:eastAsiaTheme="minorEastAsia"/>
        </w:rPr>
        <w:t xml:space="preserve">case where the BMR is too close to the gain-loss top for a BMDU to be calculated. </w:t>
      </w:r>
    </w:p>
    <w:p w14:paraId="3A165353" w14:textId="77777777" w:rsidR="0004008D" w:rsidRDefault="0004008D" w:rsidP="0004008D">
      <w:pPr>
        <w:keepNext/>
      </w:pPr>
      <w:commentRangeStart w:id="17"/>
      <w:r w:rsidRPr="0004008D">
        <w:rPr>
          <w:rFonts w:eastAsiaTheme="minorEastAsia"/>
          <w:noProof/>
        </w:rPr>
        <w:lastRenderedPageBreak/>
        <w:drawing>
          <wp:inline distT="0" distB="0" distL="0" distR="0" wp14:anchorId="02D975AC" wp14:editId="6B83F7F6">
            <wp:extent cx="4478689" cy="3923237"/>
            <wp:effectExtent l="0" t="0" r="0" b="3810"/>
            <wp:docPr id="39" name="Picture 11">
              <a:extLst xmlns:a="http://schemas.openxmlformats.org/drawingml/2006/main">
                <a:ext uri="{FF2B5EF4-FFF2-40B4-BE49-F238E27FC236}">
                  <a16:creationId xmlns:a16="http://schemas.microsoft.com/office/drawing/2014/main" id="{217DCFC7-AEA6-4240-93E1-E0DD233CB0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17DCFC7-AEA6-4240-93E1-E0DD233CB0AF}"/>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478689" cy="3923237"/>
                    </a:xfrm>
                    <a:prstGeom prst="rect">
                      <a:avLst/>
                    </a:prstGeom>
                  </pic:spPr>
                </pic:pic>
              </a:graphicData>
            </a:graphic>
          </wp:inline>
        </w:drawing>
      </w:r>
      <w:commentRangeEnd w:id="17"/>
      <w:r w:rsidR="00FA4BCE">
        <w:rPr>
          <w:rStyle w:val="CommentReference"/>
        </w:rPr>
        <w:commentReference w:id="17"/>
      </w:r>
    </w:p>
    <w:p w14:paraId="05877AA9" w14:textId="77777777" w:rsidR="0004008D" w:rsidRDefault="0004008D" w:rsidP="0004008D">
      <w:pPr>
        <w:pStyle w:val="Caption"/>
        <w:rPr>
          <w:rFonts w:eastAsiaTheme="minorEastAsia"/>
        </w:rPr>
      </w:pPr>
      <w:bookmarkStart w:id="18" w:name="_Ref20493459"/>
      <w:r>
        <w:t xml:space="preserve">Figure </w:t>
      </w:r>
      <w:fldSimple w:instr=" SEQ Figure \* ARABIC ">
        <w:r w:rsidR="005B5C0D">
          <w:rPr>
            <w:noProof/>
          </w:rPr>
          <w:t>5</w:t>
        </w:r>
      </w:fldSimple>
      <w:bookmarkEnd w:id="18"/>
      <w:r>
        <w:t xml:space="preserve">: Example model fit with BMD and its 90% confidence interval in green. The gray area is the cutoff range and the </w:t>
      </w:r>
      <w:r w:rsidR="002477DF">
        <w:t>black horizontal line inside the gray area is the BMR.</w:t>
      </w:r>
    </w:p>
    <w:p w14:paraId="39796143" w14:textId="77777777" w:rsidR="0004008D" w:rsidRDefault="0004008D" w:rsidP="0004008D">
      <w:pPr>
        <w:keepNext/>
      </w:pPr>
      <w:r w:rsidRPr="0004008D">
        <w:rPr>
          <w:rFonts w:eastAsiaTheme="minorEastAsia"/>
          <w:noProof/>
        </w:rPr>
        <w:lastRenderedPageBreak/>
        <w:drawing>
          <wp:inline distT="0" distB="0" distL="0" distR="0" wp14:anchorId="3E6063EC" wp14:editId="12E62F07">
            <wp:extent cx="4575115" cy="39341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75115" cy="3934129"/>
                    </a:xfrm>
                    <a:prstGeom prst="rect">
                      <a:avLst/>
                    </a:prstGeom>
                    <a:noFill/>
                    <a:ln>
                      <a:noFill/>
                    </a:ln>
                  </pic:spPr>
                </pic:pic>
              </a:graphicData>
            </a:graphic>
          </wp:inline>
        </w:drawing>
      </w:r>
    </w:p>
    <w:p w14:paraId="00952634" w14:textId="77777777" w:rsidR="0004008D" w:rsidRPr="006B3299" w:rsidRDefault="0004008D" w:rsidP="0004008D">
      <w:pPr>
        <w:pStyle w:val="Caption"/>
        <w:rPr>
          <w:rFonts w:eastAsiaTheme="minorEastAsia"/>
        </w:rPr>
      </w:pPr>
      <w:bookmarkStart w:id="19" w:name="_Ref20493469"/>
      <w:r>
        <w:t xml:space="preserve">Figure </w:t>
      </w:r>
      <w:fldSimple w:instr=" SEQ Figure \* ARABIC ">
        <w:r w:rsidR="005B5C0D">
          <w:rPr>
            <w:noProof/>
          </w:rPr>
          <w:t>6</w:t>
        </w:r>
      </w:fldSimple>
      <w:bookmarkEnd w:id="19"/>
      <w:r>
        <w:t>: Example fit where BMDU cannot be calculated</w:t>
      </w:r>
    </w:p>
    <w:p w14:paraId="74E74AB7" w14:textId="77777777" w:rsidR="00090D46" w:rsidRDefault="00090D46" w:rsidP="00090D46">
      <w:pPr>
        <w:pStyle w:val="Heading2"/>
      </w:pPr>
      <w:r>
        <w:t>Continuous Hitcalls</w:t>
      </w:r>
    </w:p>
    <w:p w14:paraId="682A46AA" w14:textId="77777777" w:rsidR="00621C5B" w:rsidRDefault="003573DF" w:rsidP="007376F3">
      <w:r>
        <w:tab/>
      </w:r>
      <w:r w:rsidR="0032243E">
        <w:t xml:space="preserve">Whereas discrete hitcalls classify all assays as either a hit or </w:t>
      </w:r>
      <w:r w:rsidR="00A05632">
        <w:t>a miss</w:t>
      </w:r>
      <w:r w:rsidR="0032243E">
        <w:t>, continuous hitcalls seek to quantify the strength of hits and identify borderline cases. One excellent, if computationally intensive, approach is to use Monte Carlo methods to find the fraction of times an assay is called a hit when its responses are perturbed in accordance with the expected noise</w:t>
      </w:r>
      <w:r w:rsidR="004768C5">
        <w:fldChar w:fldCharType="begin"/>
      </w:r>
      <w:r w:rsidR="00EC2074">
        <w:instrText xml:space="preserve"> ADDIN EN.CITE &lt;EndNote&gt;&lt;Cite&gt;&lt;Author&gt;Watt&lt;/Author&gt;&lt;Year&gt;2018&lt;/Year&gt;&lt;RecNum&gt;104&lt;/RecNum&gt;&lt;DisplayText&gt;&lt;style face="superscript"&gt;14&lt;/style&gt;&lt;/DisplayText&gt;&lt;record&gt;&lt;rec-number&gt;104&lt;/rec-number&gt;&lt;foreign-keys&gt;&lt;key app="EN" db-id="zdv0s0tt2s2pagesepxpa0pkwrv99ew5rawt" timestamp="1569615845"&gt;104&lt;/key&gt;&lt;/foreign-keys&gt;&lt;ref-type name="Journal Article"&gt;17&lt;/ref-type&gt;&lt;contributors&gt;&lt;authors&gt;&lt;author&gt;Watt, Eric D&lt;/author&gt;&lt;author&gt;Judson, Richard S&lt;/author&gt;&lt;/authors&gt;&lt;/contributors&gt;&lt;titles&gt;&lt;title&gt;Uncertainty quantification in ToxCast high throughput screening&lt;/title&gt;&lt;secondary-title&gt;PloS one&lt;/secondary-title&gt;&lt;/titles&gt;&lt;periodical&gt;&lt;full-title&gt;PloS one&lt;/full-title&gt;&lt;/periodical&gt;&lt;pages&gt;e0196963&lt;/pages&gt;&lt;volume&gt;13&lt;/volume&gt;&lt;number&gt;7&lt;/number&gt;&lt;dates&gt;&lt;year&gt;2018&lt;/year&gt;&lt;/dates&gt;&lt;isbn&gt;1932-6203&lt;/isbn&gt;&lt;urls&gt;&lt;/urls&gt;&lt;/record&gt;&lt;/Cite&gt;&lt;/EndNote&gt;</w:instrText>
      </w:r>
      <w:r w:rsidR="004768C5">
        <w:fldChar w:fldCharType="separate"/>
      </w:r>
      <w:r w:rsidR="00EC2074" w:rsidRPr="00EC2074">
        <w:rPr>
          <w:noProof/>
          <w:vertAlign w:val="superscript"/>
        </w:rPr>
        <w:t>14</w:t>
      </w:r>
      <w:r w:rsidR="004768C5">
        <w:fldChar w:fldCharType="end"/>
      </w:r>
      <w:r w:rsidR="004768C5">
        <w:t xml:space="preserve">. </w:t>
      </w:r>
      <w:r w:rsidR="0032243E">
        <w:t>Unfortunately, with approximately 2,000 chemicals with hundreds or thousands of pathways each, this was not a practical solution in our case. Thus, we developed a method of calculating a hit index, or “continuous hitcall”, based on statistical properties of the fit.</w:t>
      </w:r>
    </w:p>
    <w:p w14:paraId="38E5DAA0" w14:textId="77777777" w:rsidR="00B26E9A" w:rsidRDefault="007376F3" w:rsidP="00621C5B">
      <w:pPr>
        <w:ind w:firstLine="360"/>
      </w:pPr>
      <w:r>
        <w:t xml:space="preserve">Previously, a fit was called a hit when the curve met three criteria: </w:t>
      </w:r>
    </w:p>
    <w:p w14:paraId="6500F10F" w14:textId="77777777" w:rsidR="007376F3" w:rsidRDefault="007376F3" w:rsidP="007376F3">
      <w:pPr>
        <w:pStyle w:val="ListParagraph"/>
        <w:numPr>
          <w:ilvl w:val="0"/>
          <w:numId w:val="3"/>
        </w:numPr>
      </w:pPr>
      <w:r>
        <w:t>At least one median response must be greater than the cutoff.</w:t>
      </w:r>
    </w:p>
    <w:p w14:paraId="702CAA7B" w14:textId="77777777" w:rsidR="007376F3" w:rsidRDefault="007376F3" w:rsidP="007376F3">
      <w:pPr>
        <w:pStyle w:val="ListParagraph"/>
        <w:numPr>
          <w:ilvl w:val="0"/>
          <w:numId w:val="3"/>
        </w:numPr>
      </w:pPr>
      <w:r>
        <w:lastRenderedPageBreak/>
        <w:t>The top must be above the cutoff.</w:t>
      </w:r>
    </w:p>
    <w:p w14:paraId="7C952F4F" w14:textId="77777777" w:rsidR="007376F3" w:rsidRDefault="007376F3" w:rsidP="007376F3">
      <w:pPr>
        <w:pStyle w:val="ListParagraph"/>
        <w:numPr>
          <w:ilvl w:val="0"/>
          <w:numId w:val="3"/>
        </w:numPr>
      </w:pPr>
      <w:r>
        <w:t>The winning AIC must be less than that of the constant model.</w:t>
      </w:r>
    </w:p>
    <w:p w14:paraId="0244E902" w14:textId="77777777" w:rsidR="007376F3" w:rsidRDefault="007376F3" w:rsidP="007376F3">
      <w:r>
        <w:t xml:space="preserve">For continuous hitcalls, the probability of each criteria occuring was computed and the three </w:t>
      </w:r>
      <w:r w:rsidR="00501BCD">
        <w:t>values</w:t>
      </w:r>
      <w:r>
        <w:t xml:space="preserve"> multiplied. The first probability was computed by using the error parameter and t-distribution to calculate the odds of at least one response exceeding the cutoff. The second was computed in a similar method as the BMD bounds, by substituting</w:t>
      </w:r>
      <w:r w:rsidR="00621C5B">
        <w:t xml:space="preserve"> one parameter with the value that would make the top equal the cutoff (see Appendix A for substitutions) and using the likelihood ratio to compute the one-sided probability of the cutoff being exceeded. The third was set to be the </w:t>
      </w:r>
      <w:proofErr w:type="spellStart"/>
      <w:r w:rsidR="00621C5B">
        <w:t>Aikaike</w:t>
      </w:r>
      <w:proofErr w:type="spellEnd"/>
      <w:r w:rsidR="00621C5B">
        <w:t xml:space="preserve"> weight</w:t>
      </w:r>
      <w:r w:rsidR="00501BCD">
        <w:fldChar w:fldCharType="begin"/>
      </w:r>
      <w:r w:rsidR="00501BCD">
        <w:instrText xml:space="preserve"> ADDIN EN.CITE &lt;EndNote&gt;&lt;Cite&gt;&lt;Author&gt;Anderson&lt;/Author&gt;&lt;Year&gt;2004&lt;/Year&gt;&lt;RecNum&gt;111&lt;/RecNum&gt;&lt;DisplayText&gt;&lt;style face="superscript"&gt;15&lt;/style&gt;&lt;/DisplayText&gt;&lt;record&gt;&lt;rec-number&gt;111&lt;/rec-number&gt;&lt;foreign-keys&gt;&lt;key app="EN" db-id="zdv0s0tt2s2pagesepxpa0pkwrv99ew5rawt" timestamp="1569859629"&gt;111&lt;/key&gt;&lt;/foreign-keys&gt;&lt;ref-type name="Journal Article"&gt;17&lt;/ref-type&gt;&lt;contributors&gt;&lt;authors&gt;&lt;author&gt;Anderson, D&lt;/author&gt;&lt;author&gt;Burnham, K&lt;/author&gt;&lt;/authors&gt;&lt;/contributors&gt;&lt;titles&gt;&lt;title&gt;Model selection and multi-model inference&lt;/title&gt;&lt;secondary-title&gt;Second. NY: Springer-Verlag&lt;/secondary-title&gt;&lt;/titles&gt;&lt;periodical&gt;&lt;full-title&gt;Second. NY: Springer-Verlag&lt;/full-title&gt;&lt;/periodical&gt;&lt;volume&gt;63&lt;/volume&gt;&lt;dates&gt;&lt;year&gt;2004&lt;/year&gt;&lt;/dates&gt;&lt;urls&gt;&lt;/urls&gt;&lt;/record&gt;&lt;/Cite&gt;&lt;/EndNote&gt;</w:instrText>
      </w:r>
      <w:r w:rsidR="00501BCD">
        <w:fldChar w:fldCharType="separate"/>
      </w:r>
      <w:r w:rsidR="00501BCD" w:rsidRPr="00501BCD">
        <w:rPr>
          <w:noProof/>
          <w:vertAlign w:val="superscript"/>
        </w:rPr>
        <w:t>15</w:t>
      </w:r>
      <w:r w:rsidR="00501BCD">
        <w:fldChar w:fldCharType="end"/>
      </w:r>
      <w:r w:rsidR="00621C5B">
        <w:t xml:space="preserve"> relative to the constant model:</w:t>
      </w:r>
    </w:p>
    <w:p w14:paraId="28AB9638" w14:textId="77777777" w:rsidR="00621C5B" w:rsidRDefault="008C17D9" w:rsidP="007376F3">
      <m:oMathPara>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winning</m:t>
                      </m:r>
                    </m:sub>
                  </m:sSub>
                </m:sup>
              </m:sSup>
            </m:num>
            <m:den>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winning</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cnst</m:t>
                      </m:r>
                    </m:sub>
                  </m:sSub>
                </m:sup>
              </m:sSup>
            </m:den>
          </m:f>
        </m:oMath>
      </m:oMathPara>
    </w:p>
    <w:p w14:paraId="59AEA76E" w14:textId="77777777" w:rsidR="00501BCD" w:rsidRDefault="00501BCD" w:rsidP="007376F3">
      <w:r>
        <w:t xml:space="preserve">where </w:t>
      </w:r>
      <m:oMath>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winning</m:t>
            </m:r>
          </m:sub>
        </m:sSub>
      </m:oMath>
      <w:r>
        <w:rPr>
          <w:rFonts w:eastAsiaTheme="minorEastAsia"/>
        </w:rPr>
        <w:t xml:space="preserve"> is the AIC of the winning model and </w:t>
      </w:r>
      <m:oMath>
        <m:r>
          <w:rPr>
            <w:rFonts w:ascii="Cambria Math" w:eastAsiaTheme="minorEastAsia" w:hAnsi="Cambria Math"/>
          </w:rPr>
          <m:t>A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nst</m:t>
            </m:r>
          </m:sub>
        </m:sSub>
      </m:oMath>
      <w:r>
        <w:rPr>
          <w:rFonts w:eastAsiaTheme="minorEastAsia"/>
        </w:rPr>
        <w:t xml:space="preserve"> is the AIC of the constant </w:t>
      </w:r>
      <w:proofErr w:type="gramStart"/>
      <w:r>
        <w:rPr>
          <w:rFonts w:eastAsiaTheme="minorEastAsia"/>
        </w:rPr>
        <w:t>model.</w:t>
      </w:r>
      <w:proofErr w:type="gramEnd"/>
      <w:r>
        <w:t xml:space="preserve"> </w:t>
      </w:r>
    </w:p>
    <w:p w14:paraId="1C5A0393" w14:textId="77777777" w:rsidR="007376F3" w:rsidRDefault="007376F3" w:rsidP="00501BCD">
      <w:pPr>
        <w:ind w:firstLine="720"/>
      </w:pPr>
      <w:r>
        <w:t xml:space="preserve">This continuous hitcall is guaranteed to fall between zero and one, but it is not rigorous enough to be interpreted as a probability itself, especially since, for instance, the correlation between the three probabilities was not </w:t>
      </w:r>
      <w:r w:rsidR="00501BCD">
        <w:t>considered</w:t>
      </w:r>
      <w:r>
        <w:t xml:space="preserve">. </w:t>
      </w:r>
      <w:r w:rsidR="004768C5">
        <w:fldChar w:fldCharType="begin"/>
      </w:r>
      <w:r w:rsidR="004768C5">
        <w:instrText xml:space="preserve"> REF _Ref20494006 \h </w:instrText>
      </w:r>
      <w:r w:rsidR="004768C5">
        <w:fldChar w:fldCharType="separate"/>
      </w:r>
      <w:r w:rsidR="004768C5">
        <w:t xml:space="preserve">Figure </w:t>
      </w:r>
      <w:r w:rsidR="004768C5">
        <w:rPr>
          <w:noProof/>
        </w:rPr>
        <w:t>7</w:t>
      </w:r>
      <w:r w:rsidR="004768C5">
        <w:fldChar w:fldCharType="end"/>
      </w:r>
      <w:r w:rsidR="004768C5">
        <w:t xml:space="preserve"> </w:t>
      </w:r>
      <w:r w:rsidR="0068201E">
        <w:t xml:space="preserve">shows how the continuous hitcall compares to the discrete hitcall for an example run. Note that a continuous hitcall of .5 does not correspond to a case where about half of the assays would be called hits; the boundary is instead closer to .4. However, the plot </w:t>
      </w:r>
      <w:r w:rsidR="00501BCD">
        <w:t>suggests</w:t>
      </w:r>
      <w:r w:rsidR="0068201E">
        <w:t xml:space="preserve"> that there is a reasonable, monotonically increasing relationship between continuous and discrete hitcalls.</w:t>
      </w:r>
    </w:p>
    <w:p w14:paraId="4447E55C" w14:textId="77777777" w:rsidR="004768C5" w:rsidRDefault="004768C5" w:rsidP="004768C5">
      <w:pPr>
        <w:keepNext/>
      </w:pPr>
      <w:commentRangeStart w:id="20"/>
      <w:r>
        <w:rPr>
          <w:noProof/>
        </w:rPr>
        <w:lastRenderedPageBreak/>
        <w:drawing>
          <wp:inline distT="0" distB="0" distL="0" distR="0" wp14:anchorId="23A6CE4D" wp14:editId="514520A3">
            <wp:extent cx="5943600" cy="40481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ntvsdisc.emf"/>
                    <pic:cNvPicPr/>
                  </pic:nvPicPr>
                  <pic:blipFill>
                    <a:blip r:embed="rId15">
                      <a:extLst>
                        <a:ext uri="{28A0092B-C50C-407E-A947-70E740481C1C}">
                          <a14:useLocalDpi xmlns:a14="http://schemas.microsoft.com/office/drawing/2010/main" val="0"/>
                        </a:ext>
                      </a:extLst>
                    </a:blip>
                    <a:stretch>
                      <a:fillRect/>
                    </a:stretch>
                  </pic:blipFill>
                  <pic:spPr>
                    <a:xfrm>
                      <a:off x="0" y="0"/>
                      <a:ext cx="5943600" cy="4048125"/>
                    </a:xfrm>
                    <a:prstGeom prst="rect">
                      <a:avLst/>
                    </a:prstGeom>
                  </pic:spPr>
                </pic:pic>
              </a:graphicData>
            </a:graphic>
          </wp:inline>
        </w:drawing>
      </w:r>
      <w:commentRangeEnd w:id="20"/>
      <w:r w:rsidR="00773D6C">
        <w:rPr>
          <w:rStyle w:val="CommentReference"/>
        </w:rPr>
        <w:commentReference w:id="20"/>
      </w:r>
    </w:p>
    <w:p w14:paraId="1536D4CA" w14:textId="77777777" w:rsidR="004768C5" w:rsidRDefault="004768C5" w:rsidP="004768C5">
      <w:pPr>
        <w:pStyle w:val="Caption"/>
      </w:pPr>
      <w:bookmarkStart w:id="21" w:name="_Ref20494006"/>
      <w:r>
        <w:t xml:space="preserve">Figure </w:t>
      </w:r>
      <w:fldSimple w:instr=" SEQ Figure \* ARABIC ">
        <w:r w:rsidR="005B5C0D">
          <w:rPr>
            <w:noProof/>
          </w:rPr>
          <w:t>7</w:t>
        </w:r>
      </w:fldSimple>
      <w:bookmarkEnd w:id="21"/>
      <w:r>
        <w:t>: Relationship between continuous hitcalls and discrete hitcalls</w:t>
      </w:r>
      <w:r>
        <w:rPr>
          <w:noProof/>
        </w:rPr>
        <w:t xml:space="preserve"> for a</w:t>
      </w:r>
      <w:r w:rsidR="00501BCD">
        <w:rPr>
          <w:noProof/>
        </w:rPr>
        <w:t>n example concentration response set</w:t>
      </w:r>
    </w:p>
    <w:p w14:paraId="738DFF1B" w14:textId="77777777" w:rsidR="0032243E" w:rsidRDefault="0032243E" w:rsidP="00090D46"/>
    <w:p w14:paraId="298091B7" w14:textId="77777777" w:rsidR="00090D46" w:rsidRDefault="00090D46" w:rsidP="00090D46">
      <w:pPr>
        <w:pStyle w:val="Heading1"/>
      </w:pPr>
      <w:r>
        <w:t>Plots/Results</w:t>
      </w:r>
    </w:p>
    <w:p w14:paraId="4462EA54" w14:textId="77777777" w:rsidR="00090D46" w:rsidRDefault="00090D46" w:rsidP="00090D46">
      <w:pPr>
        <w:pStyle w:val="Heading2"/>
      </w:pPr>
      <w:r>
        <w:t>Estrogen Results</w:t>
      </w:r>
    </w:p>
    <w:p w14:paraId="21C471FB" w14:textId="77777777" w:rsidR="00BE31A0" w:rsidRDefault="00CD6548" w:rsidP="00CD6548">
      <w:r>
        <w:tab/>
      </w:r>
      <w:r w:rsidR="00372E8C">
        <w:t>In o</w:t>
      </w:r>
      <w:r>
        <w:t>ne preliminary study</w:t>
      </w:r>
      <w:r w:rsidR="00372E8C">
        <w:t>, we</w:t>
      </w:r>
      <w:r>
        <w:t xml:space="preserve"> investigated whether the pathway method was able to reliably predict estrogenicity among chemicals.</w:t>
      </w:r>
      <w:r w:rsidR="00EE247B">
        <w:t xml:space="preserve"> </w:t>
      </w:r>
      <w:r w:rsidR="001B6656">
        <w:t>Because MCF-7 cells should be sensitive to estrogen and because the estrogen receptor has been studied relatively thoroughly, this provide</w:t>
      </w:r>
      <w:r w:rsidR="00372E8C">
        <w:t>d</w:t>
      </w:r>
      <w:r w:rsidR="001B6656">
        <w:t xml:space="preserve"> an idealized test case </w:t>
      </w:r>
      <w:r w:rsidR="00372E8C">
        <w:t xml:space="preserve">of </w:t>
      </w:r>
      <w:r w:rsidR="001B6656">
        <w:t>whether ou</w:t>
      </w:r>
      <w:r w:rsidR="00372E8C">
        <w:t xml:space="preserve">r methods are generating </w:t>
      </w:r>
      <w:r w:rsidR="001B6656">
        <w:t xml:space="preserve">reasonable conclusions. </w:t>
      </w:r>
      <w:r w:rsidR="00EE247B">
        <w:t>W</w:t>
      </w:r>
      <w:r>
        <w:t xml:space="preserve">e used </w:t>
      </w:r>
      <w:r w:rsidR="00EE247B">
        <w:t>an integrated estrogen receptor model</w:t>
      </w:r>
      <w:r w:rsidR="00EE247B">
        <w:fldChar w:fldCharType="begin"/>
      </w:r>
      <w:r w:rsidR="00501BCD">
        <w:instrText xml:space="preserve"> ADDIN EN.CITE &lt;EndNote&gt;&lt;Cite&gt;&lt;Author&gt;Judson&lt;/Author&gt;&lt;Year&gt;2015&lt;/Year&gt;&lt;RecNum&gt;95&lt;/RecNum&gt;&lt;DisplayText&gt;&lt;style face="superscript"&gt;16&lt;/style&gt;&lt;/DisplayText&gt;&lt;record&gt;&lt;rec-number&gt;95&lt;/rec-number&gt;&lt;foreign-keys&gt;&lt;key app="EN" db-id="zdv0s0tt2s2pagesepxpa0pkwrv99ew5rawt" timestamp="1569439690"&gt;95&lt;/key&gt;&lt;/foreign-keys&gt;&lt;ref-type name="Journal Article"&gt;17&lt;/ref-type&gt;&lt;contributors&gt;&lt;authors&gt;&lt;author&gt;Judson, Richard S.&lt;/author&gt;&lt;author&gt;Magpantay, Felicia Maria&lt;/author&gt;&lt;author&gt;Chickarmane, Vijay&lt;/author&gt;&lt;author&gt;Haskell, Cymra&lt;/author&gt;&lt;author&gt;Tania, Nessy&lt;/author&gt;&lt;author&gt;Taylor, Jean&lt;/author&gt;&lt;author&gt;Xia, Menghang&lt;/author&gt;&lt;author&gt;Huang, Ruili&lt;/author&gt;&lt;author&gt;Rotroff, Daniel M.&lt;/author&gt;&lt;author&gt;Filer, Dayne L.&lt;/author&gt;&lt;author&gt;Houck, Keith A.&lt;/author&gt;&lt;author&gt;Martin, Matthew T.&lt;/author&gt;&lt;author&gt;Sipes, Nisha&lt;/author&gt;&lt;author&gt;Richard, Ann M.&lt;/author&gt;&lt;author&gt;Mansouri, Kamel&lt;/author&gt;&lt;author&gt;Setzer, R. Woodrow&lt;/author&gt;&lt;author&gt;Knudsen, Thomas B.&lt;/author&gt;&lt;author&gt;Crofton, Kevin M.&lt;/author&gt;&lt;author&gt;Thomas, Russell S.&lt;/author&gt;&lt;/authors&gt;&lt;/contributors&gt;&lt;titles&gt;&lt;title&gt;Integrated Model of Chemical Perturbations of a Biological Pathway Using 18 In Vitro High-Throughput Screening Assays for the Estrogen Receptor&lt;/title&gt;&lt;secondary-title&gt;Toxicological Sciences&lt;/secondary-title&gt;&lt;/titles&gt;&lt;periodical&gt;&lt;full-title&gt;Toxicological Sciences&lt;/full-title&gt;&lt;/periodical&gt;&lt;pages&gt;137-154&lt;/pages&gt;&lt;volume&gt;148&lt;/volume&gt;&lt;number&gt;1&lt;/number&gt;&lt;dates&gt;&lt;year&gt;2015&lt;/year&gt;&lt;/dates&gt;&lt;isbn&gt;1096-6080&lt;/isbn&gt;&lt;urls&gt;&lt;related-urls&gt;&lt;url&gt;https://doi.org/10.1093/toxsci/kfv168&lt;/url&gt;&lt;/related-urls&gt;&lt;/urls&gt;&lt;electronic-resource-num&gt;10.1093/toxsci/kfv168&lt;/electronic-resource-num&gt;&lt;access-date&gt;9/25/2019&lt;/access-date&gt;&lt;/record&gt;&lt;/Cite&gt;&lt;/EndNote&gt;</w:instrText>
      </w:r>
      <w:r w:rsidR="00EE247B">
        <w:fldChar w:fldCharType="separate"/>
      </w:r>
      <w:r w:rsidR="00501BCD" w:rsidRPr="00501BCD">
        <w:rPr>
          <w:noProof/>
          <w:vertAlign w:val="superscript"/>
        </w:rPr>
        <w:t>16</w:t>
      </w:r>
      <w:r w:rsidR="00EE247B">
        <w:fldChar w:fldCharType="end"/>
      </w:r>
      <w:r w:rsidR="00EE247B">
        <w:t xml:space="preserve"> </w:t>
      </w:r>
      <w:r w:rsidR="00372E8C">
        <w:t xml:space="preserve">as the standard </w:t>
      </w:r>
      <w:r w:rsidR="00EE247B">
        <w:t xml:space="preserve">to compare out results against. In </w:t>
      </w:r>
      <w:r w:rsidR="00372E8C">
        <w:t>that</w:t>
      </w:r>
      <w:r w:rsidR="00EE247B">
        <w:t xml:space="preserve"> model, each chemical </w:t>
      </w:r>
      <w:r w:rsidR="00372E8C">
        <w:t>was</w:t>
      </w:r>
      <w:r w:rsidR="00EE247B">
        <w:t xml:space="preserve"> assigned an agonist and antagonist AUC from 0 to 1 </w:t>
      </w:r>
      <w:r w:rsidR="00372E8C">
        <w:t xml:space="preserve">to reflect its </w:t>
      </w:r>
      <w:r w:rsidR="00EE247B">
        <w:t xml:space="preserve">potency. </w:t>
      </w:r>
      <w:r w:rsidR="00372E8C">
        <w:t>A</w:t>
      </w:r>
      <w:r w:rsidR="00EE247B">
        <w:t xml:space="preserve">ny chemical with either </w:t>
      </w:r>
      <m:oMath>
        <m:r>
          <w:rPr>
            <w:rFonts w:ascii="Cambria Math" w:hAnsi="Cambria Math"/>
          </w:rPr>
          <m:t>AUC≥0.1</m:t>
        </m:r>
      </m:oMath>
      <w:r w:rsidR="00372E8C">
        <w:t xml:space="preserve"> we</w:t>
      </w:r>
      <w:r w:rsidR="00EE247B">
        <w:t xml:space="preserve"> </w:t>
      </w:r>
      <w:r w:rsidR="00EE247B">
        <w:lastRenderedPageBreak/>
        <w:t xml:space="preserve">considered </w:t>
      </w:r>
      <w:r w:rsidR="00BE31A0">
        <w:t>ER</w:t>
      </w:r>
      <w:r w:rsidR="00EE247B">
        <w:t xml:space="preserve"> active</w:t>
      </w:r>
      <w:r w:rsidR="00A17879">
        <w:t>, or “positive”</w:t>
      </w:r>
      <w:r w:rsidR="00EE247B">
        <w:t xml:space="preserve">. Chemicals with no activity in any assay were assigned a pseudo AC50 median of 1,000,000; and it was these chemicals we </w:t>
      </w:r>
      <w:r w:rsidR="00BE31A0">
        <w:t>took to be ER</w:t>
      </w:r>
      <w:r w:rsidR="00A17879">
        <w:t xml:space="preserve"> inactive or “negative”</w:t>
      </w:r>
      <w:r w:rsidR="00EE247B">
        <w:t xml:space="preserve">. </w:t>
      </w:r>
      <w:r w:rsidR="00BE31A0">
        <w:t xml:space="preserve">We used all 76 ER active chemicals from the screen and randomly selected 76 ER inactive chemicals as well. </w:t>
      </w:r>
      <w:r w:rsidR="00BD3052">
        <w:t>The pseudo AC50 median was used as a benchmark against which to test our prediction accuracy.</w:t>
      </w:r>
    </w:p>
    <w:p w14:paraId="08557F61" w14:textId="77777777" w:rsidR="00BD3052" w:rsidRDefault="00BE31A0" w:rsidP="00CD6548">
      <w:r>
        <w:tab/>
        <w:t xml:space="preserve">For </w:t>
      </w:r>
      <w:r w:rsidR="00BD3052">
        <w:t>our estrogen predictio</w:t>
      </w:r>
      <w:r w:rsidR="00EB7E1A">
        <w:t>ns</w:t>
      </w:r>
      <w:r w:rsidR="00BD3052">
        <w:t xml:space="preserve"> </w:t>
      </w:r>
      <w:r>
        <w:t>we used unshrunk phase 1 data</w:t>
      </w:r>
      <w:r w:rsidR="007832B8">
        <w:t xml:space="preserve"> and a handful of estrogen pathways. The “Dutertre Estradiol Response 6HR UP” pathway consistently outperform</w:t>
      </w:r>
      <w:r w:rsidR="00A26E5F">
        <w:t>ed</w:t>
      </w:r>
      <w:r w:rsidR="007832B8">
        <w:t xml:space="preserve"> other pathways, so </w:t>
      </w:r>
      <w:r w:rsidR="00A26E5F">
        <w:t>it was chosen as the main benchmark</w:t>
      </w:r>
      <w:r w:rsidR="007832B8">
        <w:t xml:space="preserve">. </w:t>
      </w:r>
      <w:r w:rsidR="00A26E5F">
        <w:t>M</w:t>
      </w:r>
      <w:r w:rsidR="007832B8">
        <w:t xml:space="preserve">ultiple plots </w:t>
      </w:r>
      <w:r w:rsidR="00A26E5F">
        <w:t xml:space="preserve">were generated </w:t>
      </w:r>
      <w:r w:rsidR="007832B8">
        <w:t xml:space="preserve">for different choices of p-value cutoffs: </w:t>
      </w:r>
      <w:r w:rsidR="00A26E5F">
        <w:t>0</w:t>
      </w:r>
      <w:r w:rsidR="007832B8">
        <w:t xml:space="preserve">.2, </w:t>
      </w:r>
      <w:r w:rsidR="00A26E5F">
        <w:t>0</w:t>
      </w:r>
      <w:r w:rsidR="007832B8">
        <w:t xml:space="preserve">.1, </w:t>
      </w:r>
      <w:r w:rsidR="00A26E5F">
        <w:t>0</w:t>
      </w:r>
      <w:r w:rsidR="007832B8">
        <w:t xml:space="preserve">.05, </w:t>
      </w:r>
      <w:r w:rsidR="00A26E5F">
        <w:t>0</w:t>
      </w:r>
      <w:r w:rsidR="007832B8">
        <w:t xml:space="preserve">.01 </w:t>
      </w:r>
      <w:r w:rsidR="00A26E5F">
        <w:t>0</w:t>
      </w:r>
      <w:r w:rsidR="007832B8">
        <w:t xml:space="preserve">.005, </w:t>
      </w:r>
      <w:r w:rsidR="00A26E5F">
        <w:t>0</w:t>
      </w:r>
      <w:r w:rsidR="007832B8">
        <w:t xml:space="preserve">.001. </w:t>
      </w:r>
      <w:r w:rsidR="00A26E5F">
        <w:fldChar w:fldCharType="begin"/>
      </w:r>
      <w:r w:rsidR="00A26E5F">
        <w:instrText xml:space="preserve"> REF _Ref20494093 \h </w:instrText>
      </w:r>
      <w:r w:rsidR="00A26E5F">
        <w:fldChar w:fldCharType="separate"/>
      </w:r>
      <w:r w:rsidR="00A26E5F">
        <w:t xml:space="preserve">Figures </w:t>
      </w:r>
      <w:r w:rsidR="00A26E5F">
        <w:rPr>
          <w:noProof/>
        </w:rPr>
        <w:t>8</w:t>
      </w:r>
      <w:r w:rsidR="00A26E5F">
        <w:fldChar w:fldCharType="end"/>
      </w:r>
      <w:r w:rsidR="00A26E5F">
        <w:t xml:space="preserve"> and </w:t>
      </w:r>
      <w:r w:rsidR="00A26E5F">
        <w:fldChar w:fldCharType="begin"/>
      </w:r>
      <w:r w:rsidR="00A26E5F">
        <w:instrText xml:space="preserve"> REF _Ref20494140 \h </w:instrText>
      </w:r>
      <w:r w:rsidR="00A26E5F">
        <w:fldChar w:fldCharType="separate"/>
      </w:r>
      <w:r w:rsidR="00A26E5F">
        <w:rPr>
          <w:noProof/>
        </w:rPr>
        <w:t>9</w:t>
      </w:r>
      <w:r w:rsidR="00A26E5F">
        <w:fldChar w:fldCharType="end"/>
      </w:r>
      <w:r w:rsidR="00A26E5F">
        <w:t xml:space="preserve"> </w:t>
      </w:r>
      <w:r w:rsidR="007832B8">
        <w:t xml:space="preserve">correspond to the default setting: .05, which is also near the peak of balanced accuracy. </w:t>
      </w:r>
      <w:r w:rsidR="00A17879">
        <w:t xml:space="preserve">Using discrete </w:t>
      </w:r>
      <w:proofErr w:type="spellStart"/>
      <w:r w:rsidR="00A17879">
        <w:t>hitcalls</w:t>
      </w:r>
      <w:proofErr w:type="spellEnd"/>
      <w:r w:rsidR="00A17879">
        <w:t xml:space="preserve">, as in </w:t>
      </w:r>
      <w:r w:rsidR="00741211">
        <w:fldChar w:fldCharType="begin"/>
      </w:r>
      <w:r w:rsidR="00741211">
        <w:instrText xml:space="preserve"> REF _Ref20494093 \h </w:instrText>
      </w:r>
      <w:r w:rsidR="00741211">
        <w:fldChar w:fldCharType="separate"/>
      </w:r>
      <w:r w:rsidR="00741211">
        <w:t xml:space="preserve">Figure </w:t>
      </w:r>
      <w:r w:rsidR="00741211">
        <w:rPr>
          <w:noProof/>
        </w:rPr>
        <w:t>8</w:t>
      </w:r>
      <w:r w:rsidR="00741211">
        <w:fldChar w:fldCharType="end"/>
      </w:r>
      <w:r w:rsidR="00A17879">
        <w:t>, the balanced accuracy (</w:t>
      </w:r>
      <w:r w:rsidR="00A26E5F">
        <w:t>“</w:t>
      </w:r>
      <w:r w:rsidR="00A17879">
        <w:t>BA</w:t>
      </w:r>
      <w:r w:rsidR="00A26E5F">
        <w:t>”</w:t>
      </w:r>
      <w:r w:rsidR="00A17879">
        <w:t>) was calculated in the usual way and the</w:t>
      </w:r>
      <w:r w:rsidR="00A26E5F">
        <w:t xml:space="preserve"> root-mean-square-error</w:t>
      </w:r>
      <w:r w:rsidR="00A17879">
        <w:t xml:space="preserve"> </w:t>
      </w:r>
      <w:r w:rsidR="00A26E5F">
        <w:t>(“</w:t>
      </w:r>
      <w:r w:rsidR="00A17879">
        <w:t>RMSE</w:t>
      </w:r>
      <w:r w:rsidR="00A26E5F">
        <w:t>”)</w:t>
      </w:r>
      <w:r w:rsidR="00A17879">
        <w:t xml:space="preserve"> and coefficient of determination (</w:t>
      </w:r>
      <w:r w:rsidR="00A26E5F">
        <w:t>“</w:t>
      </w:r>
      <w:r w:rsidR="00A17879">
        <w:t>R2</w:t>
      </w:r>
      <w:r w:rsidR="00A26E5F">
        <w:t>”</w:t>
      </w:r>
      <w:r w:rsidR="00A17879">
        <w:t xml:space="preserve">) were only calculated for true positives. Only true positives were plotted, and the coloring indicates the winning model. </w:t>
      </w:r>
    </w:p>
    <w:p w14:paraId="530473DE" w14:textId="77777777" w:rsidR="00BE31A0" w:rsidRPr="00BD3052" w:rsidRDefault="00A17879" w:rsidP="00BD3052">
      <w:pPr>
        <w:ind w:firstLine="720"/>
      </w:pPr>
      <w:r>
        <w:t xml:space="preserve">In the continuous hitcall version, </w:t>
      </w:r>
      <w:r w:rsidR="00741211">
        <w:fldChar w:fldCharType="begin"/>
      </w:r>
      <w:r w:rsidR="00741211">
        <w:instrText xml:space="preserve"> REF _Ref20494140 \h </w:instrText>
      </w:r>
      <w:r w:rsidR="00741211">
        <w:fldChar w:fldCharType="separate"/>
      </w:r>
      <w:r w:rsidR="00741211">
        <w:t xml:space="preserve">Figure </w:t>
      </w:r>
      <w:r w:rsidR="00741211">
        <w:rPr>
          <w:noProof/>
        </w:rPr>
        <w:t>9</w:t>
      </w:r>
      <w:r w:rsidR="00741211">
        <w:fldChar w:fldCharType="end"/>
      </w:r>
      <w:r>
        <w:t xml:space="preserve">, all positives are plotted, with the color indicating </w:t>
      </w:r>
      <w:r w:rsidR="00A26E5F">
        <w:t>a</w:t>
      </w:r>
      <w:r>
        <w:t xml:space="preserve"> hitcall range with the given upper bound</w:t>
      </w:r>
      <w:r w:rsidR="00A26E5F">
        <w:t>. T</w:t>
      </w:r>
      <w:r>
        <w:t>he lower bound is the next lowest number in the legend (&lt;1 corresponds to</w:t>
      </w:r>
      <w:r w:rsidR="00A26E5F">
        <w:t xml:space="preserve"> </w:t>
      </w:r>
      <m:oMath>
        <m:r>
          <w:rPr>
            <w:rFonts w:ascii="Cambria Math" w:hAnsi="Cambria Math"/>
          </w:rPr>
          <m:t>0.99≤hitcall&lt;1</m:t>
        </m:r>
      </m:oMath>
      <w:r>
        <w:t xml:space="preserve">, &lt;0.99 corresponds to </w:t>
      </w:r>
      <w:r w:rsidR="00A26E5F">
        <w:t xml:space="preserve"> </w:t>
      </w:r>
      <m:oMath>
        <m:r>
          <w:rPr>
            <w:rFonts w:ascii="Cambria Math" w:hAnsi="Cambria Math"/>
          </w:rPr>
          <m:t>0.9≤</m:t>
        </m:r>
        <m:r>
          <w:rPr>
            <w:rFonts w:ascii="Cambria Math" w:hAnsi="Cambria Math"/>
          </w:rPr>
          <m:t>hitcall&lt;0.99</m:t>
        </m:r>
      </m:oMath>
      <w:r w:rsidR="00A26E5F">
        <w:t>,</w:t>
      </w:r>
      <w:r>
        <w:t xml:space="preserve"> etc.). </w:t>
      </w:r>
      <w:r>
        <w:br/>
      </w:r>
      <w:r w:rsidR="00BD3052">
        <w:t xml:space="preserve">The number of true positives </w:t>
      </w:r>
      <w:r w:rsidR="00A26E5F">
        <w:t>was</w:t>
      </w:r>
      <w:r w:rsidR="00BD3052">
        <w:t xml:space="preserve"> calculated by summing the predicted hitcalls for all positive chemicals while the number of true negatives is calculated by summing </w:t>
      </w:r>
      <m:oMath>
        <m:r>
          <w:rPr>
            <w:rFonts w:ascii="Cambria Math" w:hAnsi="Cambria Math"/>
          </w:rPr>
          <m:t>1-</m:t>
        </m:r>
        <m:r>
          <w:rPr>
            <w:rFonts w:ascii="Cambria Math" w:hAnsi="Cambria Math"/>
          </w:rPr>
          <m:t>hitcall</m:t>
        </m:r>
      </m:oMath>
      <w:r w:rsidR="00A26E5F">
        <w:t xml:space="preserve"> </w:t>
      </w:r>
      <w:r w:rsidR="00BD3052">
        <w:t xml:space="preserve">for all negative chemicals. These values </w:t>
      </w:r>
      <w:r w:rsidR="00A26E5F">
        <w:t>were</w:t>
      </w:r>
      <w:r w:rsidR="00BD3052">
        <w:t xml:space="preserve"> </w:t>
      </w:r>
      <w:r w:rsidR="00A26E5F">
        <w:t xml:space="preserve">then </w:t>
      </w:r>
      <w:r w:rsidR="00BD3052">
        <w:t>used to compute balanced</w:t>
      </w:r>
      <w:r w:rsidR="00A26E5F">
        <w:t xml:space="preserve"> accuracy</w:t>
      </w:r>
      <w:r w:rsidR="00BD3052">
        <w:t>. The RMSE use</w:t>
      </w:r>
      <w:r w:rsidR="00A26E5F">
        <w:t>d</w:t>
      </w:r>
      <w:r w:rsidR="00BD3052">
        <w:t xml:space="preserve"> a mean of square errors weighted by hitcall instead of an unweighted mean. </w:t>
      </w:r>
      <w:r w:rsidR="00A26E5F">
        <w:t>R2</w:t>
      </w:r>
      <w:r w:rsidR="00BD3052">
        <w:t xml:space="preserve"> likewise use</w:t>
      </w:r>
      <w:r w:rsidR="00A26E5F">
        <w:t>d</w:t>
      </w:r>
      <w:r w:rsidR="00BD3052">
        <w:t xml:space="preserve"> weighted means to compute the total sum of squares and residual sum of squares.</w:t>
      </w:r>
    </w:p>
    <w:p w14:paraId="6CDDFE5C" w14:textId="77777777" w:rsidR="00A17879" w:rsidRDefault="00A17879" w:rsidP="00CD6548"/>
    <w:p w14:paraId="1B741326" w14:textId="77777777" w:rsidR="00BE31A0" w:rsidRDefault="00BE31A0" w:rsidP="00CD6548"/>
    <w:p w14:paraId="4F0F58DE" w14:textId="77777777" w:rsidR="00741211" w:rsidRDefault="00712B89" w:rsidP="00741211">
      <w:pPr>
        <w:keepNext/>
      </w:pPr>
      <w:commentRangeStart w:id="22"/>
      <w:r w:rsidRPr="00712B89">
        <w:rPr>
          <w:noProof/>
        </w:rPr>
        <w:lastRenderedPageBreak/>
        <w:drawing>
          <wp:inline distT="0" distB="0" distL="0" distR="0" wp14:anchorId="6401DDB0" wp14:editId="36A285ED">
            <wp:extent cx="5933401" cy="4977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33401" cy="4977130"/>
                    </a:xfrm>
                    <a:prstGeom prst="rect">
                      <a:avLst/>
                    </a:prstGeom>
                    <a:noFill/>
                    <a:ln>
                      <a:noFill/>
                    </a:ln>
                  </pic:spPr>
                </pic:pic>
              </a:graphicData>
            </a:graphic>
          </wp:inline>
        </w:drawing>
      </w:r>
      <w:commentRangeEnd w:id="22"/>
      <w:r w:rsidR="001E4852">
        <w:rPr>
          <w:rStyle w:val="CommentReference"/>
        </w:rPr>
        <w:commentReference w:id="22"/>
      </w:r>
    </w:p>
    <w:p w14:paraId="1AD1221B" w14:textId="77777777" w:rsidR="00712B89" w:rsidRPr="00712B89" w:rsidRDefault="00741211" w:rsidP="00741211">
      <w:pPr>
        <w:pStyle w:val="Caption"/>
      </w:pPr>
      <w:bookmarkStart w:id="23" w:name="_Ref20494093"/>
      <w:r>
        <w:t xml:space="preserve">Figure </w:t>
      </w:r>
      <w:fldSimple w:instr=" SEQ Figure \* ARABIC ">
        <w:r w:rsidR="005B5C0D">
          <w:rPr>
            <w:noProof/>
          </w:rPr>
          <w:t>8</w:t>
        </w:r>
      </w:fldSimple>
      <w:bookmarkEnd w:id="23"/>
      <w:r>
        <w:t>: Estrogen detection using discrete hitcalls; only true positives are plotted</w:t>
      </w:r>
    </w:p>
    <w:p w14:paraId="64161709" w14:textId="77777777" w:rsidR="00741211" w:rsidRDefault="00F23D1F" w:rsidP="00741211">
      <w:pPr>
        <w:keepNext/>
      </w:pPr>
      <w:commentRangeStart w:id="24"/>
      <w:r w:rsidRPr="00F23D1F">
        <w:rPr>
          <w:noProof/>
        </w:rPr>
        <w:lastRenderedPageBreak/>
        <w:drawing>
          <wp:inline distT="0" distB="0" distL="0" distR="0" wp14:anchorId="13F89889" wp14:editId="43008587">
            <wp:extent cx="5943600" cy="490735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943600" cy="4907356"/>
                    </a:xfrm>
                    <a:prstGeom prst="rect">
                      <a:avLst/>
                    </a:prstGeom>
                    <a:noFill/>
                    <a:ln>
                      <a:noFill/>
                    </a:ln>
                  </pic:spPr>
                </pic:pic>
              </a:graphicData>
            </a:graphic>
          </wp:inline>
        </w:drawing>
      </w:r>
      <w:commentRangeEnd w:id="24"/>
      <w:r w:rsidR="008851C1">
        <w:rPr>
          <w:rStyle w:val="CommentReference"/>
        </w:rPr>
        <w:commentReference w:id="24"/>
      </w:r>
    </w:p>
    <w:p w14:paraId="3E7E9B12" w14:textId="77777777" w:rsidR="00090D46" w:rsidRDefault="00741211" w:rsidP="00741211">
      <w:pPr>
        <w:pStyle w:val="Caption"/>
      </w:pPr>
      <w:bookmarkStart w:id="25" w:name="_Ref20494140"/>
      <w:r>
        <w:t xml:space="preserve">Figure </w:t>
      </w:r>
      <w:fldSimple w:instr=" SEQ Figure \* ARABIC ">
        <w:r w:rsidR="005B5C0D">
          <w:rPr>
            <w:noProof/>
          </w:rPr>
          <w:t>9</w:t>
        </w:r>
      </w:fldSimple>
      <w:bookmarkEnd w:id="25"/>
      <w:r>
        <w:t>: Estrogen detection using continuous hitcalls; only positives are plotted</w:t>
      </w:r>
    </w:p>
    <w:p w14:paraId="1A0FE379" w14:textId="77777777" w:rsidR="00090D46" w:rsidRDefault="00090D46" w:rsidP="00090D46">
      <w:pPr>
        <w:pStyle w:val="Heading2"/>
      </w:pPr>
      <w:r>
        <w:t>BMD Accumulation Plots</w:t>
      </w:r>
    </w:p>
    <w:p w14:paraId="6E965BF1" w14:textId="77777777" w:rsidR="002E68B8" w:rsidRDefault="002E68B8" w:rsidP="009E151D">
      <w:r>
        <w:tab/>
        <w:t xml:space="preserve">Ultimately, we would like to be able to estimate a single point of departure </w:t>
      </w:r>
      <w:r w:rsidR="001B6656">
        <w:t>for each chemical that represents the earliest concentration at which activity is expected to occur. We would also like this point of departure to include confidence intervals. To do this, we created a method to aggregate individual pathway BMDs, BMDLs, and BMDUs into an accumulation plot</w:t>
      </w:r>
      <w:r w:rsidR="00A27A11">
        <w:t>, ultimately yielding an accumulat</w:t>
      </w:r>
      <w:r w:rsidR="006D3D54">
        <w:t>ion</w:t>
      </w:r>
      <w:r w:rsidR="00A27A11">
        <w:t xml:space="preserve"> BMD, </w:t>
      </w:r>
      <w:r w:rsidR="009F0F77">
        <w:t xml:space="preserve">BMDL, </w:t>
      </w:r>
      <w:r w:rsidR="00A27A11">
        <w:t>and BMD</w:t>
      </w:r>
      <w:r w:rsidR="009F0F77">
        <w:t>U</w:t>
      </w:r>
      <w:r w:rsidR="00A27A11">
        <w:t>.</w:t>
      </w:r>
      <w:r w:rsidR="00AB48DB">
        <w:t xml:space="preserve"> First, </w:t>
      </w:r>
      <w:r w:rsidR="009E151D">
        <w:t xml:space="preserve">in order to smooth the </w:t>
      </w:r>
      <w:r w:rsidR="009F0F77">
        <w:t>accumulation</w:t>
      </w:r>
      <w:r w:rsidR="009E151D">
        <w:t xml:space="preserve"> curve and </w:t>
      </w:r>
      <w:r w:rsidR="009F0F77">
        <w:t xml:space="preserve">account for the </w:t>
      </w:r>
      <w:r w:rsidR="009E151D">
        <w:t xml:space="preserve">uncertainty of individual BMDs, </w:t>
      </w:r>
      <w:r w:rsidR="00AB48DB">
        <w:t xml:space="preserve">each pathway BMD </w:t>
      </w:r>
      <w:r w:rsidR="009D1CB0">
        <w:t>wa</w:t>
      </w:r>
      <w:r w:rsidR="00AB48DB">
        <w:t xml:space="preserve">s modeled as a gaussian with </w:t>
      </w:r>
      <w:r w:rsidR="009F0F77">
        <w:t>its</w:t>
      </w:r>
      <w:r w:rsidR="00AB48DB">
        <w:t xml:space="preserve"> mean </w:t>
      </w:r>
      <w:r w:rsidR="009F0F77">
        <w:t>equal to</w:t>
      </w:r>
      <w:r w:rsidR="00AB48DB">
        <w:t xml:space="preserve"> the BMD and </w:t>
      </w:r>
      <w:r w:rsidR="009F0F77">
        <w:t>its</w:t>
      </w:r>
      <w:r w:rsidR="009E151D">
        <w:t xml:space="preserve"> </w:t>
      </w:r>
      <w:r w:rsidR="00AB48DB">
        <w:t xml:space="preserve">standard deviation </w:t>
      </w:r>
      <w:r w:rsidR="009F0F77">
        <w:t xml:space="preserve">set </w:t>
      </w:r>
      <w:r w:rsidR="009D1CB0">
        <w:t>such that the BMDL lied at the 5</w:t>
      </w:r>
      <w:r w:rsidR="009D1CB0" w:rsidRPr="009D1CB0">
        <w:rPr>
          <w:vertAlign w:val="superscript"/>
        </w:rPr>
        <w:t>th</w:t>
      </w:r>
      <w:r w:rsidR="009D1CB0">
        <w:t xml:space="preserve"> percentile. If the BMDL </w:t>
      </w:r>
      <w:r w:rsidR="009D1CB0">
        <w:lastRenderedPageBreak/>
        <w:t>could not be calculated, the standard deviation was set such that the BMDU lied at the 95</w:t>
      </w:r>
      <w:r w:rsidR="009D1CB0" w:rsidRPr="009D1CB0">
        <w:rPr>
          <w:vertAlign w:val="superscript"/>
        </w:rPr>
        <w:t>th</w:t>
      </w:r>
      <w:r w:rsidR="009D1CB0">
        <w:t xml:space="preserve"> percentile. If neither could be calculated, either the 95</w:t>
      </w:r>
      <w:r w:rsidR="009D1CB0" w:rsidRPr="009D1CB0">
        <w:rPr>
          <w:vertAlign w:val="superscript"/>
        </w:rPr>
        <w:t>th</w:t>
      </w:r>
      <w:r w:rsidR="009D1CB0">
        <w:t xml:space="preserve"> percentile was set to be 100 or the 5</w:t>
      </w:r>
      <w:r w:rsidR="009D1CB0" w:rsidRPr="009D1CB0">
        <w:rPr>
          <w:vertAlign w:val="superscript"/>
        </w:rPr>
        <w:t>th</w:t>
      </w:r>
      <w:r w:rsidR="009D1CB0">
        <w:t xml:space="preserve"> percentile was set to .001, according to whichever value was farther from the BMD</w:t>
      </w:r>
      <w:r w:rsidR="009E151D">
        <w:t>,</w:t>
      </w:r>
      <w:r w:rsidR="009D1CB0">
        <w:t xml:space="preserve"> result</w:t>
      </w:r>
      <w:r w:rsidR="009E151D">
        <w:t xml:space="preserve">ing </w:t>
      </w:r>
      <w:r w:rsidR="009D1CB0">
        <w:t>in a very wide distributio</w:t>
      </w:r>
      <w:r w:rsidR="009E151D">
        <w:t>n</w:t>
      </w:r>
      <w:r w:rsidR="009D1CB0">
        <w:t xml:space="preserve">. The cumulative distribution functions of these individual gaussians were then </w:t>
      </w:r>
      <w:r w:rsidR="009E151D">
        <w:t xml:space="preserve">weighted by their hitcalls and </w:t>
      </w:r>
      <w:r w:rsidR="009D1CB0">
        <w:t xml:space="preserve">added to </w:t>
      </w:r>
      <w:r w:rsidR="009E151D">
        <w:t xml:space="preserve">form an accumulation plot. The black curves in </w:t>
      </w:r>
      <w:r w:rsidR="00741211">
        <w:fldChar w:fldCharType="begin"/>
      </w:r>
      <w:r w:rsidR="00741211">
        <w:instrText xml:space="preserve"> REF _Ref20494322 \h </w:instrText>
      </w:r>
      <w:r w:rsidR="00741211">
        <w:fldChar w:fldCharType="separate"/>
      </w:r>
      <w:r w:rsidR="00741211">
        <w:t xml:space="preserve">Figures </w:t>
      </w:r>
      <w:r w:rsidR="00741211">
        <w:rPr>
          <w:noProof/>
        </w:rPr>
        <w:t>10</w:t>
      </w:r>
      <w:r w:rsidR="00741211">
        <w:fldChar w:fldCharType="end"/>
      </w:r>
      <w:r w:rsidR="00741211">
        <w:t xml:space="preserve"> -</w:t>
      </w:r>
      <w:r w:rsidR="00741211">
        <w:fldChar w:fldCharType="begin"/>
      </w:r>
      <w:r w:rsidR="00741211">
        <w:instrText xml:space="preserve"> REF _Ref20494336 \h </w:instrText>
      </w:r>
      <w:r w:rsidR="00741211">
        <w:fldChar w:fldCharType="separate"/>
      </w:r>
      <w:r w:rsidR="00741211">
        <w:rPr>
          <w:noProof/>
        </w:rPr>
        <w:t>13</w:t>
      </w:r>
      <w:r w:rsidR="00741211">
        <w:fldChar w:fldCharType="end"/>
      </w:r>
      <w:r w:rsidR="00741211">
        <w:t xml:space="preserve"> </w:t>
      </w:r>
      <w:r w:rsidR="009E151D">
        <w:t xml:space="preserve">are examples using discrete hitcalls, so that each hit corresponds to one gaussian of area 1 and non-hits are ignored. The black curve in </w:t>
      </w:r>
      <w:r w:rsidR="00741211">
        <w:fldChar w:fldCharType="begin"/>
      </w:r>
      <w:r w:rsidR="00741211">
        <w:instrText xml:space="preserve"> REF _Ref20494380 \h </w:instrText>
      </w:r>
      <w:r w:rsidR="00741211">
        <w:fldChar w:fldCharType="separate"/>
      </w:r>
      <w:r w:rsidR="00741211">
        <w:t xml:space="preserve">Figure </w:t>
      </w:r>
      <w:r w:rsidR="00741211">
        <w:rPr>
          <w:noProof/>
        </w:rPr>
        <w:t>14</w:t>
      </w:r>
      <w:r w:rsidR="00741211">
        <w:fldChar w:fldCharType="end"/>
      </w:r>
      <w:r w:rsidR="00741211">
        <w:t xml:space="preserve"> </w:t>
      </w:r>
      <w:r w:rsidR="009E151D">
        <w:t xml:space="preserve">is an example using continuous hitcalls, where every pathway contributes a gaussian to the plot with an area equal to the hitcall.  </w:t>
      </w:r>
    </w:p>
    <w:p w14:paraId="1952153A" w14:textId="77777777" w:rsidR="009E151D" w:rsidRDefault="009E151D" w:rsidP="009E151D">
      <w:r>
        <w:tab/>
        <w:t xml:space="preserve">We </w:t>
      </w:r>
      <w:r w:rsidR="00B30921">
        <w:t xml:space="preserve">then </w:t>
      </w:r>
      <w:r>
        <w:t>compare</w:t>
      </w:r>
      <w:r w:rsidR="00B30921">
        <w:t>d</w:t>
      </w:r>
      <w:r>
        <w:t xml:space="preserve"> these curves to the curves that would be generated by noise alone. We began by generating </w:t>
      </w:r>
      <w:r w:rsidR="009645E6">
        <w:t>null data as described in the Noise Estimation section. Then we randomly assigned the concentrations of actual chemicals to groups of this null data to create null chemicals with similar concentration patterns as the actual data. 125 of these null chemicals with approximately eight concentrations apiece were run through the exact same concentration response process as the actual data to generate BMDs, hitcalls, etc. These null chemicals then each used to generate an accumulation curve; the grouping of 125 was used to determine the mean, 5</w:t>
      </w:r>
      <w:r w:rsidR="009645E6" w:rsidRPr="009645E6">
        <w:rPr>
          <w:vertAlign w:val="superscript"/>
        </w:rPr>
        <w:t>th</w:t>
      </w:r>
      <w:r w:rsidR="009645E6">
        <w:t xml:space="preserve"> percentile, and 95</w:t>
      </w:r>
      <w:r w:rsidR="009645E6" w:rsidRPr="009645E6">
        <w:rPr>
          <w:vertAlign w:val="superscript"/>
        </w:rPr>
        <w:t>th</w:t>
      </w:r>
      <w:r w:rsidR="009645E6">
        <w:t xml:space="preserve"> percentile null accumulation response at each concentration </w:t>
      </w:r>
      <w:r w:rsidR="00B30921">
        <w:t xml:space="preserve">plotting </w:t>
      </w:r>
      <w:r w:rsidR="009645E6">
        <w:t xml:space="preserve">point. </w:t>
      </w:r>
      <w:r w:rsidR="00B30921">
        <w:t xml:space="preserve">These form the red curves in </w:t>
      </w:r>
      <w:r w:rsidR="00741211">
        <w:fldChar w:fldCharType="begin"/>
      </w:r>
      <w:r w:rsidR="00741211">
        <w:instrText xml:space="preserve"> REF _Ref20494322 \h </w:instrText>
      </w:r>
      <w:r w:rsidR="00741211">
        <w:fldChar w:fldCharType="separate"/>
      </w:r>
      <w:r w:rsidR="00741211">
        <w:t xml:space="preserve">Figures </w:t>
      </w:r>
      <w:r w:rsidR="00741211">
        <w:rPr>
          <w:noProof/>
        </w:rPr>
        <w:t>10</w:t>
      </w:r>
      <w:r w:rsidR="00741211">
        <w:fldChar w:fldCharType="end"/>
      </w:r>
      <w:r w:rsidR="00741211">
        <w:t xml:space="preserve"> -</w:t>
      </w:r>
      <w:r w:rsidR="00741211">
        <w:fldChar w:fldCharType="begin"/>
      </w:r>
      <w:r w:rsidR="00741211">
        <w:instrText xml:space="preserve"> REF _Ref20494336 \h </w:instrText>
      </w:r>
      <w:r w:rsidR="00741211">
        <w:fldChar w:fldCharType="separate"/>
      </w:r>
      <w:r w:rsidR="00741211">
        <w:rPr>
          <w:noProof/>
        </w:rPr>
        <w:t>13</w:t>
      </w:r>
      <w:r w:rsidR="00741211">
        <w:fldChar w:fldCharType="end"/>
      </w:r>
      <w:r w:rsidR="00B30921">
        <w:t xml:space="preserve">, which are the same for every chemical. In order to determine </w:t>
      </w:r>
      <w:r w:rsidR="009F0F77">
        <w:t xml:space="preserve">the </w:t>
      </w:r>
      <w:r w:rsidR="00B30921">
        <w:t>accumulation BMD</w:t>
      </w:r>
      <w:r w:rsidR="00822F45">
        <w:t xml:space="preserve">, </w:t>
      </w:r>
      <w:r w:rsidR="00813A77">
        <w:t>we used a method analogous to that found in the Benchmark Dose Technical Guidance document</w:t>
      </w:r>
      <w:r w:rsidR="00813A77">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813A77">
        <w:fldChar w:fldCharType="separate"/>
      </w:r>
      <w:r w:rsidR="00EC2074" w:rsidRPr="00EC2074">
        <w:rPr>
          <w:noProof/>
          <w:vertAlign w:val="superscript"/>
        </w:rPr>
        <w:t>10</w:t>
      </w:r>
      <w:r w:rsidR="00813A77">
        <w:fldChar w:fldCharType="end"/>
      </w:r>
      <w:r w:rsidR="00813A77">
        <w:t>: the accumulation BMD was set at the smallest concentration at which the accumulation curve exceed</w:t>
      </w:r>
      <w:r w:rsidR="009F0F77">
        <w:t>ed</w:t>
      </w:r>
      <w:r w:rsidR="00813A77">
        <w:t xml:space="preserve"> the mean null curve by 10% of the </w:t>
      </w:r>
      <w:r w:rsidR="009F0F77">
        <w:t xml:space="preserve">mean </w:t>
      </w:r>
      <w:r w:rsidR="00813A77">
        <w:t>null curve’s maximum value. Likewise, the accumulation BMDL and BMDU were set at the lowest concentrations at which the accumulation curve exceed</w:t>
      </w:r>
      <w:r w:rsidR="009F0F77">
        <w:t>ed</w:t>
      </w:r>
      <w:r w:rsidR="00813A77">
        <w:t xml:space="preserve"> the 5% and 95% curves</w:t>
      </w:r>
      <w:r w:rsidR="00797018">
        <w:t>, respectively,</w:t>
      </w:r>
      <w:r w:rsidR="00813A77">
        <w:t xml:space="preserve"> by 10% of th</w:t>
      </w:r>
      <w:r w:rsidR="00797018">
        <w:t>eir maximum value</w:t>
      </w:r>
      <w:r w:rsidR="009F0F77">
        <w:t>s</w:t>
      </w:r>
      <w:r w:rsidR="00797018">
        <w:t>.</w:t>
      </w:r>
    </w:p>
    <w:p w14:paraId="7D052277" w14:textId="77777777" w:rsidR="00797018" w:rsidRDefault="00797018" w:rsidP="009E151D">
      <w:r>
        <w:tab/>
      </w:r>
      <w:r w:rsidR="009F0F77">
        <w:fldChar w:fldCharType="begin"/>
      </w:r>
      <w:r w:rsidR="009F0F77">
        <w:instrText xml:space="preserve"> REF _Ref20494322 \h </w:instrText>
      </w:r>
      <w:r w:rsidR="009F0F77">
        <w:fldChar w:fldCharType="separate"/>
      </w:r>
      <w:r w:rsidR="009F0F77">
        <w:t xml:space="preserve">Figures </w:t>
      </w:r>
      <w:r w:rsidR="009F0F77">
        <w:rPr>
          <w:noProof/>
        </w:rPr>
        <w:t>10</w:t>
      </w:r>
      <w:r w:rsidR="009F0F77">
        <w:fldChar w:fldCharType="end"/>
      </w:r>
      <w:r w:rsidR="009F0F77">
        <w:t>-</w:t>
      </w:r>
      <w:r w:rsidR="009F0F77">
        <w:fldChar w:fldCharType="begin"/>
      </w:r>
      <w:r w:rsidR="009F0F77">
        <w:instrText xml:space="preserve"> REF _Ref20494380 \h </w:instrText>
      </w:r>
      <w:r w:rsidR="009F0F77">
        <w:fldChar w:fldCharType="separate"/>
      </w:r>
      <w:r w:rsidR="009F0F77">
        <w:rPr>
          <w:noProof/>
        </w:rPr>
        <w:t>14</w:t>
      </w:r>
      <w:r w:rsidR="009F0F77">
        <w:fldChar w:fldCharType="end"/>
      </w:r>
      <w:r w:rsidR="009F0F77">
        <w:t xml:space="preserve"> </w:t>
      </w:r>
      <w:r w:rsidR="00A5752D">
        <w:t>offer some typical examples of the results of this process</w:t>
      </w:r>
      <w:r w:rsidR="000C4B81">
        <w:t xml:space="preserve">; note that the </w:t>
      </w:r>
      <w:r w:rsidR="009F0F77">
        <w:t>dashed</w:t>
      </w:r>
      <w:r w:rsidR="000C4B81">
        <w:t xml:space="preserve"> </w:t>
      </w:r>
      <w:r w:rsidR="009F0F77">
        <w:t xml:space="preserve">black </w:t>
      </w:r>
      <w:r w:rsidR="000C4B81">
        <w:t xml:space="preserve">line denotes the minimum tested concentration, while the maximum tested concentration is </w:t>
      </w:r>
      <w:r w:rsidR="000C4B81">
        <w:lastRenderedPageBreak/>
        <w:t>typically at 100</w:t>
      </w:r>
      <w:r w:rsidR="00A5752D">
        <w:t xml:space="preserve">. </w:t>
      </w:r>
      <w:r w:rsidR="00741211">
        <w:fldChar w:fldCharType="begin"/>
      </w:r>
      <w:r w:rsidR="00741211">
        <w:instrText xml:space="preserve"> REF _Ref20494322 \h </w:instrText>
      </w:r>
      <w:r w:rsidR="00741211">
        <w:fldChar w:fldCharType="separate"/>
      </w:r>
      <w:r w:rsidR="00741211">
        <w:t xml:space="preserve">Figure </w:t>
      </w:r>
      <w:r w:rsidR="00741211">
        <w:rPr>
          <w:noProof/>
        </w:rPr>
        <w:t>10</w:t>
      </w:r>
      <w:r w:rsidR="00741211">
        <w:fldChar w:fldCharType="end"/>
      </w:r>
      <w:r w:rsidR="00741211">
        <w:t xml:space="preserve"> </w:t>
      </w:r>
      <w:r w:rsidR="00A5752D">
        <w:t xml:space="preserve">is an example of the ideal case, where the accumulation curve grows </w:t>
      </w:r>
      <w:r w:rsidR="000C4B81">
        <w:t xml:space="preserve">quickly to a large maximum, resulting in a tight estimation of the </w:t>
      </w:r>
      <w:r w:rsidR="009F0F77">
        <w:t>accumulation</w:t>
      </w:r>
      <w:r w:rsidR="000C4B81">
        <w:t xml:space="preserve"> BMD. </w:t>
      </w:r>
      <w:r w:rsidR="00741211">
        <w:fldChar w:fldCharType="begin"/>
      </w:r>
      <w:r w:rsidR="00741211">
        <w:instrText xml:space="preserve"> REF _Ref20494408 \h </w:instrText>
      </w:r>
      <w:r w:rsidR="00741211">
        <w:fldChar w:fldCharType="separate"/>
      </w:r>
      <w:r w:rsidR="00741211">
        <w:t xml:space="preserve">Figure </w:t>
      </w:r>
      <w:r w:rsidR="00741211">
        <w:rPr>
          <w:noProof/>
        </w:rPr>
        <w:t>11</w:t>
      </w:r>
      <w:r w:rsidR="00741211">
        <w:fldChar w:fldCharType="end"/>
      </w:r>
      <w:r w:rsidR="00741211">
        <w:t xml:space="preserve"> </w:t>
      </w:r>
      <w:r w:rsidR="000C4B81">
        <w:t>is a case where the accumulation curve grows along with the noise and then flattens, resulting in a</w:t>
      </w:r>
      <w:r w:rsidR="009F0F77">
        <w:t>n accumulation</w:t>
      </w:r>
      <w:r w:rsidR="000C4B81">
        <w:t xml:space="preserve"> BMD range the spans the entire range of tested concentrations. </w:t>
      </w:r>
      <w:r w:rsidR="00741211">
        <w:fldChar w:fldCharType="begin"/>
      </w:r>
      <w:r w:rsidR="00741211">
        <w:instrText xml:space="preserve"> REF _Ref20494423 \h </w:instrText>
      </w:r>
      <w:r w:rsidR="00741211">
        <w:fldChar w:fldCharType="separate"/>
      </w:r>
      <w:r w:rsidR="00741211">
        <w:t xml:space="preserve">Figure </w:t>
      </w:r>
      <w:r w:rsidR="00741211">
        <w:rPr>
          <w:noProof/>
        </w:rPr>
        <w:t>12</w:t>
      </w:r>
      <w:r w:rsidR="00741211">
        <w:fldChar w:fldCharType="end"/>
      </w:r>
      <w:r w:rsidR="00741211">
        <w:t xml:space="preserve"> </w:t>
      </w:r>
      <w:r w:rsidR="000C4B81">
        <w:t xml:space="preserve">is another common case where the accumulation BMD lies roughly at or below the minimum tested concentration. </w:t>
      </w:r>
      <w:r w:rsidR="00741211">
        <w:fldChar w:fldCharType="begin"/>
      </w:r>
      <w:r w:rsidR="00741211">
        <w:instrText xml:space="preserve"> REF _Ref20494336 \h </w:instrText>
      </w:r>
      <w:r w:rsidR="00741211">
        <w:fldChar w:fldCharType="separate"/>
      </w:r>
      <w:r w:rsidR="00741211">
        <w:t xml:space="preserve">Figure </w:t>
      </w:r>
      <w:r w:rsidR="00741211">
        <w:rPr>
          <w:noProof/>
        </w:rPr>
        <w:t>13</w:t>
      </w:r>
      <w:r w:rsidR="00741211">
        <w:fldChar w:fldCharType="end"/>
      </w:r>
      <w:r w:rsidR="000C4B81">
        <w:t xml:space="preserve">, on the other hand, is an example of a chemical that is apparently inactive. Cases such as these are interesting in that the accumulation curve </w:t>
      </w:r>
      <w:r w:rsidR="009F0F77">
        <w:t>has fewer total hits</w:t>
      </w:r>
      <w:r w:rsidR="000C4B81">
        <w:t xml:space="preserve"> than any of the null chemicals, implying that the </w:t>
      </w:r>
      <w:r w:rsidR="0015711A">
        <w:t xml:space="preserve">null data </w:t>
      </w:r>
      <w:r w:rsidR="009F0F77">
        <w:t>might be overestimating</w:t>
      </w:r>
      <w:r w:rsidR="0015711A">
        <w:t xml:space="preserve"> the noise. Lastly, </w:t>
      </w:r>
      <w:r w:rsidR="00741211">
        <w:fldChar w:fldCharType="begin"/>
      </w:r>
      <w:r w:rsidR="00741211">
        <w:instrText xml:space="preserve"> REF _Ref20494380 \h </w:instrText>
      </w:r>
      <w:r w:rsidR="00741211">
        <w:fldChar w:fldCharType="separate"/>
      </w:r>
      <w:r w:rsidR="00741211">
        <w:t xml:space="preserve">Figure </w:t>
      </w:r>
      <w:r w:rsidR="00741211">
        <w:rPr>
          <w:noProof/>
        </w:rPr>
        <w:t>14</w:t>
      </w:r>
      <w:r w:rsidR="00741211">
        <w:fldChar w:fldCharType="end"/>
      </w:r>
      <w:r w:rsidR="00741211">
        <w:t xml:space="preserve"> </w:t>
      </w:r>
      <w:r w:rsidR="0015711A">
        <w:t>is an example of using continuous hitcalls with the same data as in</w:t>
      </w:r>
      <w:r w:rsidR="00741211">
        <w:t xml:space="preserve"> </w:t>
      </w:r>
      <w:r w:rsidR="00741211">
        <w:fldChar w:fldCharType="begin"/>
      </w:r>
      <w:r w:rsidR="00741211">
        <w:instrText xml:space="preserve"> REF _Ref20494322 \h </w:instrText>
      </w:r>
      <w:r w:rsidR="00741211">
        <w:fldChar w:fldCharType="separate"/>
      </w:r>
      <w:r w:rsidR="00741211">
        <w:t xml:space="preserve">Figure </w:t>
      </w:r>
      <w:r w:rsidR="00741211">
        <w:rPr>
          <w:noProof/>
        </w:rPr>
        <w:t>10</w:t>
      </w:r>
      <w:r w:rsidR="00741211">
        <w:fldChar w:fldCharType="end"/>
      </w:r>
      <w:r w:rsidR="0015711A">
        <w:t xml:space="preserve">. </w:t>
      </w:r>
      <w:r w:rsidR="009F0F77">
        <w:t>T</w:t>
      </w:r>
      <w:r w:rsidR="00825A71">
        <w:t xml:space="preserve">he results are largely the same, </w:t>
      </w:r>
      <w:r w:rsidR="009F0F77">
        <w:t>except</w:t>
      </w:r>
      <w:r w:rsidR="00825A71">
        <w:t xml:space="preserve"> the continuous case registers BMDs above the highest concentration while the discrete case ignores these because none are hits. </w:t>
      </w:r>
    </w:p>
    <w:p w14:paraId="49082B9C" w14:textId="77777777" w:rsidR="009E151D" w:rsidRPr="002E68B8" w:rsidRDefault="009E151D" w:rsidP="009E151D">
      <w:r>
        <w:tab/>
      </w:r>
    </w:p>
    <w:p w14:paraId="597DED97" w14:textId="77777777" w:rsidR="00741211" w:rsidRDefault="003858E3" w:rsidP="00741211">
      <w:pPr>
        <w:keepNext/>
      </w:pPr>
      <w:commentRangeStart w:id="26"/>
      <w:r w:rsidRPr="003858E3">
        <w:rPr>
          <w:noProof/>
        </w:rPr>
        <w:lastRenderedPageBreak/>
        <w:drawing>
          <wp:inline distT="0" distB="0" distL="0" distR="0" wp14:anchorId="060F6A02" wp14:editId="186279AA">
            <wp:extent cx="5897669" cy="503237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897669" cy="5032375"/>
                    </a:xfrm>
                    <a:prstGeom prst="rect">
                      <a:avLst/>
                    </a:prstGeom>
                    <a:noFill/>
                    <a:ln>
                      <a:noFill/>
                    </a:ln>
                  </pic:spPr>
                </pic:pic>
              </a:graphicData>
            </a:graphic>
          </wp:inline>
        </w:drawing>
      </w:r>
      <w:commentRangeEnd w:id="26"/>
      <w:r w:rsidR="008851C1">
        <w:rPr>
          <w:rStyle w:val="CommentReference"/>
        </w:rPr>
        <w:commentReference w:id="26"/>
      </w:r>
    </w:p>
    <w:p w14:paraId="4F10A59A" w14:textId="77777777" w:rsidR="00090D46" w:rsidRDefault="00741211" w:rsidP="00741211">
      <w:pPr>
        <w:pStyle w:val="Caption"/>
      </w:pPr>
      <w:bookmarkStart w:id="27" w:name="_Ref20494322"/>
      <w:r>
        <w:t xml:space="preserve">Figure </w:t>
      </w:r>
      <w:fldSimple w:instr=" SEQ Figure \* ARABIC ">
        <w:r w:rsidR="005B5C0D">
          <w:rPr>
            <w:noProof/>
          </w:rPr>
          <w:t>10</w:t>
        </w:r>
      </w:fldSimple>
      <w:bookmarkEnd w:id="27"/>
      <w:r>
        <w:t>: BMD accumulation plot in the ideal case</w:t>
      </w:r>
    </w:p>
    <w:p w14:paraId="4CADE66D" w14:textId="77777777" w:rsidR="00741211" w:rsidRDefault="00CD6548" w:rsidP="00741211">
      <w:pPr>
        <w:keepNext/>
      </w:pPr>
      <w:r w:rsidRPr="00CD6548">
        <w:rPr>
          <w:noProof/>
        </w:rPr>
        <w:lastRenderedPageBreak/>
        <w:drawing>
          <wp:inline distT="0" distB="0" distL="0" distR="0" wp14:anchorId="14E2254F" wp14:editId="42BE042B">
            <wp:extent cx="5889508" cy="520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889508" cy="5207000"/>
                    </a:xfrm>
                    <a:prstGeom prst="rect">
                      <a:avLst/>
                    </a:prstGeom>
                    <a:noFill/>
                    <a:ln>
                      <a:noFill/>
                    </a:ln>
                  </pic:spPr>
                </pic:pic>
              </a:graphicData>
            </a:graphic>
          </wp:inline>
        </w:drawing>
      </w:r>
    </w:p>
    <w:p w14:paraId="466DC980" w14:textId="77777777" w:rsidR="00CD6548" w:rsidRDefault="00741211" w:rsidP="00741211">
      <w:pPr>
        <w:pStyle w:val="Caption"/>
      </w:pPr>
      <w:bookmarkStart w:id="28" w:name="_Ref20494408"/>
      <w:r>
        <w:t xml:space="preserve">Figure </w:t>
      </w:r>
      <w:fldSimple w:instr=" SEQ Figure \* ARABIC ">
        <w:r w:rsidR="005B5C0D">
          <w:rPr>
            <w:noProof/>
          </w:rPr>
          <w:t>11</w:t>
        </w:r>
      </w:fldSimple>
      <w:bookmarkEnd w:id="28"/>
      <w:r>
        <w:t>: BMD accumulation plot in the inconclusive case</w:t>
      </w:r>
    </w:p>
    <w:p w14:paraId="7CD80E89" w14:textId="77777777" w:rsidR="00741211" w:rsidRDefault="00CD6548" w:rsidP="00741211">
      <w:pPr>
        <w:keepNext/>
      </w:pPr>
      <w:r w:rsidRPr="00CD6548">
        <w:rPr>
          <w:noProof/>
        </w:rPr>
        <w:lastRenderedPageBreak/>
        <w:drawing>
          <wp:inline distT="0" distB="0" distL="0" distR="0" wp14:anchorId="0EB2AF81" wp14:editId="78039F15">
            <wp:extent cx="5943600" cy="517469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943600" cy="5174699"/>
                    </a:xfrm>
                    <a:prstGeom prst="rect">
                      <a:avLst/>
                    </a:prstGeom>
                    <a:noFill/>
                    <a:ln>
                      <a:noFill/>
                    </a:ln>
                  </pic:spPr>
                </pic:pic>
              </a:graphicData>
            </a:graphic>
          </wp:inline>
        </w:drawing>
      </w:r>
    </w:p>
    <w:p w14:paraId="07B29236" w14:textId="77777777" w:rsidR="00CD6548" w:rsidRDefault="00741211" w:rsidP="00741211">
      <w:pPr>
        <w:pStyle w:val="Caption"/>
      </w:pPr>
      <w:bookmarkStart w:id="29" w:name="_Ref20494423"/>
      <w:r>
        <w:t xml:space="preserve">Figure </w:t>
      </w:r>
      <w:fldSimple w:instr=" SEQ Figure \* ARABIC ">
        <w:r w:rsidR="005B5C0D">
          <w:rPr>
            <w:noProof/>
          </w:rPr>
          <w:t>12</w:t>
        </w:r>
      </w:fldSimple>
      <w:bookmarkEnd w:id="29"/>
      <w:r>
        <w:t>: BMD accumulation plot when activity begins at</w:t>
      </w:r>
      <w:r w:rsidR="009F0F77">
        <w:t xml:space="preserve"> or below the</w:t>
      </w:r>
      <w:r>
        <w:t xml:space="preserve"> minimum concentration</w:t>
      </w:r>
    </w:p>
    <w:p w14:paraId="689FDF95" w14:textId="77777777" w:rsidR="00CD6548" w:rsidRDefault="00CD6548" w:rsidP="00090D46"/>
    <w:p w14:paraId="58513949" w14:textId="77777777" w:rsidR="00CD6548" w:rsidRDefault="00CD6548" w:rsidP="00090D46"/>
    <w:p w14:paraId="3F0F7D69" w14:textId="77777777" w:rsidR="00741211" w:rsidRDefault="00CD6548" w:rsidP="00741211">
      <w:pPr>
        <w:pStyle w:val="Heading2"/>
      </w:pPr>
      <w:r w:rsidRPr="00CD6548">
        <w:rPr>
          <w:noProof/>
        </w:rPr>
        <w:lastRenderedPageBreak/>
        <w:drawing>
          <wp:inline distT="0" distB="0" distL="0" distR="0" wp14:anchorId="3DFAE3D0" wp14:editId="5D026DB7">
            <wp:extent cx="5941355" cy="52324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41355" cy="5232400"/>
                    </a:xfrm>
                    <a:prstGeom prst="rect">
                      <a:avLst/>
                    </a:prstGeom>
                    <a:noFill/>
                    <a:ln>
                      <a:noFill/>
                    </a:ln>
                  </pic:spPr>
                </pic:pic>
              </a:graphicData>
            </a:graphic>
          </wp:inline>
        </w:drawing>
      </w:r>
    </w:p>
    <w:p w14:paraId="504B0175" w14:textId="77777777" w:rsidR="00CD6548" w:rsidRDefault="00741211" w:rsidP="00741211">
      <w:pPr>
        <w:pStyle w:val="Caption"/>
      </w:pPr>
      <w:bookmarkStart w:id="30" w:name="_Ref20494336"/>
      <w:r>
        <w:t xml:space="preserve">Figure </w:t>
      </w:r>
      <w:fldSimple w:instr=" SEQ Figure \* ARABIC ">
        <w:r w:rsidR="005B5C0D">
          <w:rPr>
            <w:noProof/>
          </w:rPr>
          <w:t>13</w:t>
        </w:r>
      </w:fldSimple>
      <w:bookmarkEnd w:id="30"/>
      <w:r>
        <w:t xml:space="preserve">: BMD accumulation plot in </w:t>
      </w:r>
      <w:r w:rsidR="009F0F77">
        <w:t xml:space="preserve">the </w:t>
      </w:r>
      <w:r>
        <w:t>inactive case</w:t>
      </w:r>
    </w:p>
    <w:p w14:paraId="6883B6F3" w14:textId="77777777" w:rsidR="00741211" w:rsidRDefault="00825A71" w:rsidP="00741211">
      <w:pPr>
        <w:pStyle w:val="Heading2"/>
      </w:pPr>
      <w:commentRangeStart w:id="31"/>
      <w:r w:rsidRPr="00825A71">
        <w:rPr>
          <w:noProof/>
        </w:rPr>
        <w:lastRenderedPageBreak/>
        <w:drawing>
          <wp:inline distT="0" distB="0" distL="0" distR="0" wp14:anchorId="4137E670" wp14:editId="1890322D">
            <wp:extent cx="5915451" cy="510984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915451" cy="5109845"/>
                    </a:xfrm>
                    <a:prstGeom prst="rect">
                      <a:avLst/>
                    </a:prstGeom>
                    <a:noFill/>
                    <a:ln>
                      <a:noFill/>
                    </a:ln>
                  </pic:spPr>
                </pic:pic>
              </a:graphicData>
            </a:graphic>
          </wp:inline>
        </w:drawing>
      </w:r>
      <w:commentRangeEnd w:id="31"/>
      <w:r w:rsidR="008851C1">
        <w:rPr>
          <w:rStyle w:val="CommentReference"/>
          <w:rFonts w:asciiTheme="minorHAnsi" w:eastAsiaTheme="minorHAnsi" w:hAnsiTheme="minorHAnsi" w:cstheme="minorBidi"/>
          <w:color w:val="auto"/>
        </w:rPr>
        <w:commentReference w:id="31"/>
      </w:r>
    </w:p>
    <w:p w14:paraId="200E7321" w14:textId="77777777" w:rsidR="00CD6548" w:rsidRDefault="00741211" w:rsidP="00741211">
      <w:pPr>
        <w:pStyle w:val="Caption"/>
      </w:pPr>
      <w:bookmarkStart w:id="32" w:name="_Ref20494380"/>
      <w:r>
        <w:t xml:space="preserve">Figure </w:t>
      </w:r>
      <w:fldSimple w:instr=" SEQ Figure \* ARABIC ">
        <w:r w:rsidR="005B5C0D">
          <w:rPr>
            <w:noProof/>
          </w:rPr>
          <w:t>14</w:t>
        </w:r>
      </w:fldSimple>
      <w:bookmarkEnd w:id="32"/>
      <w:r>
        <w:t>: BMD accumulation plot using continuous hitcalls in ideal case</w:t>
      </w:r>
    </w:p>
    <w:p w14:paraId="65636D36" w14:textId="77777777" w:rsidR="00526190" w:rsidRDefault="000F10AC" w:rsidP="00825A71">
      <w:pPr>
        <w:pStyle w:val="Heading2"/>
      </w:pPr>
      <w:r>
        <w:t>Replication Study</w:t>
      </w:r>
    </w:p>
    <w:p w14:paraId="3261A19C" w14:textId="77777777" w:rsidR="00526190" w:rsidRDefault="00526190" w:rsidP="00090D46">
      <w:r>
        <w:tab/>
      </w:r>
      <w:r w:rsidR="0071713B">
        <w:t xml:space="preserve">Each of 43 chemicals used in the pilot study were also present in the phase 1 screen, so we were able to compare results across the two studies using different processing techniques. </w:t>
      </w:r>
      <w:r w:rsidR="0032087A">
        <w:t>We compared only p</w:t>
      </w:r>
      <w:r w:rsidR="001D4AA8">
        <w:t>robes and pathways that met t</w:t>
      </w:r>
      <w:r w:rsidR="001E6120">
        <w:t xml:space="preserve">he size </w:t>
      </w:r>
      <w:r w:rsidR="001D4AA8">
        <w:t xml:space="preserve">requirements in both replicates. </w:t>
      </w:r>
      <w:r w:rsidR="0071713B">
        <w:t>We also checked estrogen receptor detection accuracy on the 8 active and 5 inactive chemicals identified in this set using the same criteria as in the Estrogen Results section.</w:t>
      </w:r>
      <w:r w:rsidR="00E61423">
        <w:t xml:space="preserve"> The main difference in processing methods had to do with </w:t>
      </w:r>
      <w:r w:rsidR="0068610D">
        <w:t xml:space="preserve">“shrinkage”; namely, </w:t>
      </w:r>
      <w:r w:rsidR="001E6120">
        <w:t>which</w:t>
      </w:r>
      <w:r w:rsidR="0068610D">
        <w:t xml:space="preserve"> statistical model </w:t>
      </w:r>
      <w:r w:rsidR="001E6120">
        <w:t xml:space="preserve">was used </w:t>
      </w:r>
      <w:r w:rsidR="0068610D">
        <w:t>to control outliers and convert probe counts into l2fc. The five methods were:</w:t>
      </w:r>
      <w:r w:rsidR="00E61423">
        <w:t xml:space="preserve"> no shrinkage (“none”), an older method of</w:t>
      </w:r>
      <w:r w:rsidR="0068610D">
        <w:t xml:space="preserve"> DESeq2</w:t>
      </w:r>
      <w:r w:rsidR="00E61423">
        <w:t xml:space="preserve"> shrinkage (“normal </w:t>
      </w:r>
      <w:r w:rsidR="00E61423">
        <w:lastRenderedPageBreak/>
        <w:t xml:space="preserve">old”), a newer method of </w:t>
      </w:r>
      <w:r w:rsidR="0068610D">
        <w:t>DESeq2 shrinkage (“normal”), shrinkage using the ashr package (“ashr”), and shrinkage using the apeglm package (“apeglm”).</w:t>
      </w:r>
      <w:r w:rsidR="001136E2">
        <w:t xml:space="preserve"> </w:t>
      </w:r>
      <w:r w:rsidR="00F70074">
        <w:t xml:space="preserve">Additionally, the count flooring was set to either 5 or 10 and plate effect correction was set to either on or off. Testing every combination of these settings yielded 40 different processing methods. After processing, pathways were computed using both the FC and GSVA methods; additionally, concentration response curves were </w:t>
      </w:r>
      <w:r w:rsidR="001E6120">
        <w:t xml:space="preserve">also calculated </w:t>
      </w:r>
      <w:r w:rsidR="00CC2475">
        <w:t>for individual probes.</w:t>
      </w:r>
    </w:p>
    <w:p w14:paraId="6681B436" w14:textId="77777777" w:rsidR="00CC2475" w:rsidRDefault="00CC2475" w:rsidP="00090D46">
      <w:r>
        <w:tab/>
      </w:r>
      <w:r w:rsidR="00C17E5F">
        <w:fldChar w:fldCharType="begin"/>
      </w:r>
      <w:r w:rsidR="00C17E5F">
        <w:instrText xml:space="preserve"> REF _Ref20495315 \h </w:instrText>
      </w:r>
      <w:r w:rsidR="00C17E5F">
        <w:fldChar w:fldCharType="separate"/>
      </w:r>
      <w:r w:rsidR="00C17E5F">
        <w:t xml:space="preserve">Figures </w:t>
      </w:r>
      <w:r w:rsidR="00C17E5F">
        <w:rPr>
          <w:noProof/>
        </w:rPr>
        <w:t>15</w:t>
      </w:r>
      <w:r w:rsidR="00C17E5F">
        <w:fldChar w:fldCharType="end"/>
      </w:r>
      <w:r w:rsidR="00C17E5F">
        <w:t>-</w:t>
      </w:r>
      <w:r w:rsidR="00C17E5F">
        <w:fldChar w:fldCharType="begin"/>
      </w:r>
      <w:r w:rsidR="00C17E5F">
        <w:instrText xml:space="preserve"> REF _Ref20495462 \h </w:instrText>
      </w:r>
      <w:r w:rsidR="00C17E5F">
        <w:fldChar w:fldCharType="separate"/>
      </w:r>
      <w:r w:rsidR="00C17E5F">
        <w:rPr>
          <w:noProof/>
        </w:rPr>
        <w:t>26</w:t>
      </w:r>
      <w:r w:rsidR="00C17E5F">
        <w:fldChar w:fldCharType="end"/>
      </w:r>
      <w:r w:rsidR="00C17E5F">
        <w:t xml:space="preserve"> </w:t>
      </w:r>
      <w:r w:rsidR="00226158">
        <w:t xml:space="preserve">all use the FC pathway method. </w:t>
      </w:r>
      <w:r w:rsidR="009653C2">
        <w:fldChar w:fldCharType="begin"/>
      </w:r>
      <w:r w:rsidR="009653C2">
        <w:instrText xml:space="preserve"> REF _Ref20495315 \h </w:instrText>
      </w:r>
      <w:r w:rsidR="009653C2">
        <w:fldChar w:fldCharType="separate"/>
      </w:r>
      <w:r w:rsidR="009653C2">
        <w:t xml:space="preserve">Figure </w:t>
      </w:r>
      <w:r w:rsidR="009653C2">
        <w:rPr>
          <w:noProof/>
        </w:rPr>
        <w:t>15</w:t>
      </w:r>
      <w:r w:rsidR="009653C2">
        <w:fldChar w:fldCharType="end"/>
      </w:r>
      <w:r w:rsidR="009653C2">
        <w:t xml:space="preserve"> </w:t>
      </w:r>
      <w:r w:rsidR="00C17E5F">
        <w:t xml:space="preserve">shows </w:t>
      </w:r>
      <w:r>
        <w:t>the fraction of pathways across all chemicals in both replicates</w:t>
      </w:r>
      <w:r w:rsidR="00C17E5F">
        <w:t xml:space="preserve"> (“Combined Hit Fraction”)</w:t>
      </w:r>
      <w:r>
        <w:t xml:space="preserve"> that exceeds a given continuous hitcall</w:t>
      </w:r>
      <w:r w:rsidR="00C17E5F">
        <w:t xml:space="preserve">. Continuous hitcall was varied as in a sensitivity versus specificity tradeoff, where anything above that threshold was called a hit and anything below a miss. </w:t>
      </w:r>
      <w:r>
        <w:t>The legend format is “</w:t>
      </w:r>
      <w:proofErr w:type="spellStart"/>
      <w:r>
        <w:t>flooring_plate</w:t>
      </w:r>
      <w:proofErr w:type="spellEnd"/>
      <w:r>
        <w:t xml:space="preserve"> effect on/</w:t>
      </w:r>
      <w:proofErr w:type="spellStart"/>
      <w:r>
        <w:t>off_shrinkage</w:t>
      </w:r>
      <w:proofErr w:type="spellEnd"/>
      <w:r>
        <w:t xml:space="preserve"> method”. The combined hit fraction is steady at around .2 for all methods </w:t>
      </w:r>
      <w:r w:rsidR="00C17E5F">
        <w:t>when hitcalls are shown on a linear scale</w:t>
      </w:r>
      <w:r>
        <w:t xml:space="preserve">. Continuous hitcalls are best thought of as an ordering index, rather than as a </w:t>
      </w:r>
      <w:r w:rsidR="008748A9">
        <w:t xml:space="preserve">meaningful number on its own because their values are intrinsically linked to the noise estimation cutoff (here, the p-value was set to 0.05). A higher, more stringent cutoff would cause the hit fraction to level off at a lower value, say 0.1; conversely, a lower cutoff would cause the hit fraction curve to move upwards. Thus, the more natural scale for further plots is the combined hit fraction, which has a clearer meaning, and which we would expect </w:t>
      </w:r>
      <w:r w:rsidR="00C17E5F">
        <w:t>to</w:t>
      </w:r>
      <w:r w:rsidR="008748A9">
        <w:t xml:space="preserve"> give more stable answers across different cutoffs. They would be exactly stable</w:t>
      </w:r>
      <w:r w:rsidR="00C17E5F">
        <w:t xml:space="preserve"> if </w:t>
      </w:r>
      <w:r w:rsidR="008748A9">
        <w:t xml:space="preserve">the </w:t>
      </w:r>
      <w:r w:rsidR="008748A9" w:rsidRPr="008748A9">
        <w:rPr>
          <w:i/>
        </w:rPr>
        <w:t>order</w:t>
      </w:r>
      <w:r w:rsidR="008748A9">
        <w:t xml:space="preserve"> of hitcalls between different hits </w:t>
      </w:r>
      <w:r w:rsidR="00C17E5F">
        <w:t>was unchanged</w:t>
      </w:r>
      <w:r w:rsidR="008748A9">
        <w:t xml:space="preserve">; in practice, the order can change for different cutoffs, but </w:t>
      </w:r>
      <w:r w:rsidR="00C17E5F">
        <w:t>it should not</w:t>
      </w:r>
      <w:r w:rsidR="008748A9">
        <w:t xml:space="preserve"> change dramatically.  </w:t>
      </w:r>
    </w:p>
    <w:p w14:paraId="18EB73F4" w14:textId="77777777" w:rsidR="005B5C0D" w:rsidRDefault="008748A9" w:rsidP="005B5C0D">
      <w:pPr>
        <w:keepNext/>
      </w:pPr>
      <w:commentRangeStart w:id="33"/>
      <w:r w:rsidRPr="008748A9">
        <w:rPr>
          <w:noProof/>
        </w:rPr>
        <w:lastRenderedPageBreak/>
        <w:drawing>
          <wp:inline distT="0" distB="0" distL="0" distR="0" wp14:anchorId="6EE1B9DE" wp14:editId="64A46B76">
            <wp:extent cx="5943600" cy="37546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600" cy="3754633"/>
                    </a:xfrm>
                    <a:prstGeom prst="rect">
                      <a:avLst/>
                    </a:prstGeom>
                    <a:noFill/>
                    <a:ln>
                      <a:noFill/>
                    </a:ln>
                  </pic:spPr>
                </pic:pic>
              </a:graphicData>
            </a:graphic>
          </wp:inline>
        </w:drawing>
      </w:r>
      <w:commentRangeEnd w:id="33"/>
      <w:r w:rsidR="007A5F47">
        <w:rPr>
          <w:rStyle w:val="CommentReference"/>
        </w:rPr>
        <w:commentReference w:id="33"/>
      </w:r>
    </w:p>
    <w:p w14:paraId="1BCC268B" w14:textId="77777777" w:rsidR="008748A9" w:rsidRDefault="005B5C0D" w:rsidP="005B5C0D">
      <w:pPr>
        <w:pStyle w:val="Caption"/>
      </w:pPr>
      <w:bookmarkStart w:id="34" w:name="_Ref20495315"/>
      <w:r>
        <w:t xml:space="preserve">Figure </w:t>
      </w:r>
      <w:fldSimple w:instr=" SEQ Figure \* ARABIC ">
        <w:r>
          <w:rPr>
            <w:noProof/>
          </w:rPr>
          <w:t>15</w:t>
        </w:r>
      </w:fldSimple>
      <w:bookmarkEnd w:id="34"/>
      <w:r>
        <w:t>: Fraction of pathways in both replicates that are hits when setting the continuous hitcall threshold to a given value</w:t>
      </w:r>
    </w:p>
    <w:p w14:paraId="01EF603E" w14:textId="77777777" w:rsidR="008748A9" w:rsidRDefault="009653C2" w:rsidP="0032087A">
      <w:pPr>
        <w:ind w:firstLine="720"/>
      </w:pPr>
      <w:r>
        <w:fldChar w:fldCharType="begin"/>
      </w:r>
      <w:r>
        <w:instrText xml:space="preserve"> REF _Ref20495324 \h </w:instrText>
      </w:r>
      <w:r>
        <w:fldChar w:fldCharType="separate"/>
      </w:r>
      <w:r>
        <w:t xml:space="preserve">Figure </w:t>
      </w:r>
      <w:r>
        <w:rPr>
          <w:noProof/>
        </w:rPr>
        <w:t>16</w:t>
      </w:r>
      <w:r>
        <w:fldChar w:fldCharType="end"/>
      </w:r>
      <w:r>
        <w:t xml:space="preserve"> </w:t>
      </w:r>
      <w:r w:rsidR="0032087A">
        <w:t>now plots the fraction of hitcalls that match against the combined hit fraction</w:t>
      </w:r>
      <w:r w:rsidR="00E02641">
        <w:t>, which is varied by varying the continuous hitcall threshold</w:t>
      </w:r>
      <w:r w:rsidR="0032087A">
        <w:t xml:space="preserve">. </w:t>
      </w:r>
      <w:r w:rsidR="00E02641">
        <w:t xml:space="preserve">For a given combined hit fraction, </w:t>
      </w:r>
      <w:r w:rsidR="0032087A">
        <w:t xml:space="preserve">the fraction of hits and misses that match between replicates </w:t>
      </w:r>
      <w:r w:rsidR="001D4AA8">
        <w:t xml:space="preserve">are called the “Fraction of Hitcalls Matching”. When the combined hit fraction is 0.0, every curve in both replicates is a miss, so </w:t>
      </w:r>
      <w:r w:rsidR="00E02641">
        <w:t>every hitcall matches</w:t>
      </w:r>
      <w:r w:rsidR="001D4AA8">
        <w:t xml:space="preserve">; likewise, when the combined hit fraction is 1.0 every curve is called a hit and the fraction matching is again 1.0. The black curve in the plot represents the theoretical curve that would result from hits being evenly distributed between replicates and chosen completely at random: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x</m:t>
                </m:r>
              </m:e>
            </m:d>
          </m:e>
          <m:sup>
            <m:r>
              <w:rPr>
                <w:rFonts w:ascii="Cambria Math" w:hAnsi="Cambria Math"/>
              </w:rPr>
              <m:t>2</m:t>
            </m:r>
          </m:sup>
        </m:sSup>
      </m:oMath>
      <w:r w:rsidR="001D4AA8">
        <w:t xml:space="preserve">. So, the methods perform better than random chance, </w:t>
      </w:r>
      <w:r w:rsidR="00E02641">
        <w:t>but</w:t>
      </w:r>
      <w:r w:rsidR="001D4AA8">
        <w:t xml:space="preserve"> no method is clearly better than the others.</w:t>
      </w:r>
    </w:p>
    <w:p w14:paraId="574BD169" w14:textId="77777777" w:rsidR="005B5C0D" w:rsidRDefault="001D4AA8" w:rsidP="005B5C0D">
      <w:pPr>
        <w:keepNext/>
        <w:ind w:firstLine="720"/>
      </w:pPr>
      <w:r w:rsidRPr="001D4AA8">
        <w:rPr>
          <w:noProof/>
        </w:rPr>
        <w:lastRenderedPageBreak/>
        <w:drawing>
          <wp:inline distT="0" distB="0" distL="0" distR="0" wp14:anchorId="12BB8AC7" wp14:editId="3FC79FE7">
            <wp:extent cx="5767083" cy="3654425"/>
            <wp:effectExtent l="0" t="0" r="508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67083" cy="3654425"/>
                    </a:xfrm>
                    <a:prstGeom prst="rect">
                      <a:avLst/>
                    </a:prstGeom>
                    <a:noFill/>
                    <a:ln>
                      <a:noFill/>
                    </a:ln>
                  </pic:spPr>
                </pic:pic>
              </a:graphicData>
            </a:graphic>
          </wp:inline>
        </w:drawing>
      </w:r>
    </w:p>
    <w:p w14:paraId="12AD8D67" w14:textId="77777777" w:rsidR="001D4AA8" w:rsidRDefault="005B5C0D" w:rsidP="005B5C0D">
      <w:pPr>
        <w:pStyle w:val="Caption"/>
      </w:pPr>
      <w:bookmarkStart w:id="35" w:name="_Ref20495324"/>
      <w:r>
        <w:t xml:space="preserve">Figure </w:t>
      </w:r>
      <w:fldSimple w:instr=" SEQ Figure \* ARABIC ">
        <w:r>
          <w:rPr>
            <w:noProof/>
          </w:rPr>
          <w:t>16</w:t>
        </w:r>
      </w:fldSimple>
      <w:bookmarkEnd w:id="35"/>
      <w:r>
        <w:t xml:space="preserve">: Fraction hitcalls </w:t>
      </w:r>
      <w:r w:rsidR="00E02641">
        <w:t xml:space="preserve">that match between replicates </w:t>
      </w:r>
      <w:r>
        <w:t xml:space="preserve">versus </w:t>
      </w:r>
      <w:r w:rsidR="00E02641">
        <w:t>combined hit fraction</w:t>
      </w:r>
    </w:p>
    <w:p w14:paraId="2716743F" w14:textId="77777777" w:rsidR="001D4AA8" w:rsidRDefault="009653C2" w:rsidP="0032087A">
      <w:pPr>
        <w:ind w:firstLine="720"/>
      </w:pPr>
      <w:r>
        <w:fldChar w:fldCharType="begin"/>
      </w:r>
      <w:r>
        <w:instrText xml:space="preserve"> REF _Ref20495335 \h </w:instrText>
      </w:r>
      <w:r>
        <w:fldChar w:fldCharType="separate"/>
      </w:r>
      <w:r>
        <w:t xml:space="preserve">Figure </w:t>
      </w:r>
      <w:r>
        <w:rPr>
          <w:noProof/>
        </w:rPr>
        <w:t>17</w:t>
      </w:r>
      <w:r>
        <w:fldChar w:fldCharType="end"/>
      </w:r>
      <w:r>
        <w:t xml:space="preserve"> </w:t>
      </w:r>
      <w:r w:rsidR="001D4AA8">
        <w:t xml:space="preserve">shows a simple bar graph representing the Pearson correlation between continuous hitcalls in each replicate. This has the benefit of </w:t>
      </w:r>
      <w:proofErr w:type="gramStart"/>
      <w:r w:rsidR="001D4AA8">
        <w:t>simplicity, but</w:t>
      </w:r>
      <w:proofErr w:type="gramEnd"/>
      <w:r w:rsidR="001D4AA8">
        <w:t xml:space="preserve"> may have only limit</w:t>
      </w:r>
      <w:r w:rsidR="00BF4C7E">
        <w:t xml:space="preserve">ed value because </w:t>
      </w:r>
      <w:r w:rsidR="00E02641">
        <w:t>the calculation is greatly affected by the choice of cutoff</w:t>
      </w:r>
      <w:r w:rsidR="00BF4C7E">
        <w:t xml:space="preserve">. </w:t>
      </w:r>
      <w:r>
        <w:fldChar w:fldCharType="begin"/>
      </w:r>
      <w:r>
        <w:instrText xml:space="preserve"> REF _Ref20495343 \h </w:instrText>
      </w:r>
      <w:r>
        <w:fldChar w:fldCharType="separate"/>
      </w:r>
      <w:r>
        <w:t xml:space="preserve">Figure </w:t>
      </w:r>
      <w:r>
        <w:rPr>
          <w:noProof/>
        </w:rPr>
        <w:t>18</w:t>
      </w:r>
      <w:r>
        <w:fldChar w:fldCharType="end"/>
      </w:r>
      <w:r>
        <w:t xml:space="preserve"> </w:t>
      </w:r>
      <w:r w:rsidR="00BF4C7E">
        <w:t>shows the Spearman correlation instead</w:t>
      </w:r>
      <w:r w:rsidR="00E02641">
        <w:t>, which appropriately emphasizes the hitcall rank instead of the hitcall value</w:t>
      </w:r>
      <w:r w:rsidR="00BF4C7E">
        <w:t>. While the Pearson correlation suggests ashr replicates best, the Spearman correlation instead points to normal shrinkage.</w:t>
      </w:r>
    </w:p>
    <w:p w14:paraId="237667D6" w14:textId="77777777" w:rsidR="005B5C0D" w:rsidRDefault="00BF4C7E" w:rsidP="005B5C0D">
      <w:pPr>
        <w:keepNext/>
        <w:ind w:firstLine="720"/>
      </w:pPr>
      <w:r w:rsidRPr="00BF4C7E">
        <w:rPr>
          <w:noProof/>
        </w:rPr>
        <w:lastRenderedPageBreak/>
        <w:drawing>
          <wp:inline distT="0" distB="0" distL="0" distR="0" wp14:anchorId="684E2FD1" wp14:editId="1A8D4908">
            <wp:extent cx="5943600" cy="392155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600" cy="3921550"/>
                    </a:xfrm>
                    <a:prstGeom prst="rect">
                      <a:avLst/>
                    </a:prstGeom>
                    <a:noFill/>
                    <a:ln>
                      <a:noFill/>
                    </a:ln>
                  </pic:spPr>
                </pic:pic>
              </a:graphicData>
            </a:graphic>
          </wp:inline>
        </w:drawing>
      </w:r>
    </w:p>
    <w:p w14:paraId="107A3325" w14:textId="77777777" w:rsidR="00BF4C7E" w:rsidRDefault="005B5C0D" w:rsidP="005B5C0D">
      <w:pPr>
        <w:pStyle w:val="Caption"/>
      </w:pPr>
      <w:bookmarkStart w:id="36" w:name="_Ref20495335"/>
      <w:r>
        <w:t xml:space="preserve">Figure </w:t>
      </w:r>
      <w:fldSimple w:instr=" SEQ Figure \* ARABIC ">
        <w:r>
          <w:rPr>
            <w:noProof/>
          </w:rPr>
          <w:t>17</w:t>
        </w:r>
      </w:fldSimple>
      <w:bookmarkEnd w:id="36"/>
      <w:r>
        <w:t>: Pearson correlation of hitcalls with FC pathway scoring</w:t>
      </w:r>
    </w:p>
    <w:p w14:paraId="3B08C0F9" w14:textId="77777777" w:rsidR="005B5C0D" w:rsidRDefault="00BF4C7E" w:rsidP="005B5C0D">
      <w:pPr>
        <w:keepNext/>
        <w:ind w:firstLine="720"/>
      </w:pPr>
      <w:r w:rsidRPr="00BF4C7E">
        <w:rPr>
          <w:noProof/>
        </w:rPr>
        <w:lastRenderedPageBreak/>
        <w:drawing>
          <wp:inline distT="0" distB="0" distL="0" distR="0" wp14:anchorId="39378528" wp14:editId="21FC33CA">
            <wp:extent cx="5855711" cy="39744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855711" cy="3974465"/>
                    </a:xfrm>
                    <a:prstGeom prst="rect">
                      <a:avLst/>
                    </a:prstGeom>
                    <a:noFill/>
                    <a:ln>
                      <a:noFill/>
                    </a:ln>
                  </pic:spPr>
                </pic:pic>
              </a:graphicData>
            </a:graphic>
          </wp:inline>
        </w:drawing>
      </w:r>
    </w:p>
    <w:p w14:paraId="59DFE294" w14:textId="77777777" w:rsidR="00BF4C7E" w:rsidRDefault="005B5C0D" w:rsidP="005B5C0D">
      <w:pPr>
        <w:pStyle w:val="Caption"/>
      </w:pPr>
      <w:bookmarkStart w:id="37" w:name="_Ref20495343"/>
      <w:r>
        <w:t xml:space="preserve">Figure </w:t>
      </w:r>
      <w:fldSimple w:instr=" SEQ Figure \* ARABIC ">
        <w:r>
          <w:rPr>
            <w:noProof/>
          </w:rPr>
          <w:t>18</w:t>
        </w:r>
      </w:fldSimple>
      <w:bookmarkEnd w:id="37"/>
      <w:r>
        <w:t>: Spearman correlation of hitcalls using FC scoring</w:t>
      </w:r>
    </w:p>
    <w:p w14:paraId="7D042499" w14:textId="77777777" w:rsidR="00226158" w:rsidRDefault="00226158" w:rsidP="0032087A">
      <w:pPr>
        <w:ind w:firstLine="720"/>
      </w:pPr>
      <w:r>
        <w:t>Another metric we considered is how well points of departure replicate. In most situations we would not know which hits in a given study would be replicated and which would not, implying that we should consider points of departure that were a hit in either replicate. However, points of departure in curve</w:t>
      </w:r>
      <w:r w:rsidR="00E02641">
        <w:t>s</w:t>
      </w:r>
      <w:r>
        <w:t xml:space="preserve"> that are not hits are often </w:t>
      </w:r>
      <w:r w:rsidR="00EC5B29">
        <w:t xml:space="preserve">pushed to some default minimum or maximum, leading to many computational artifacts. So, in </w:t>
      </w:r>
      <w:r w:rsidR="009653C2">
        <w:fldChar w:fldCharType="begin"/>
      </w:r>
      <w:r w:rsidR="009653C2">
        <w:instrText xml:space="preserve"> REF _Ref20495364 \h </w:instrText>
      </w:r>
      <w:r w:rsidR="009653C2">
        <w:fldChar w:fldCharType="separate"/>
      </w:r>
      <w:r w:rsidR="009653C2">
        <w:t xml:space="preserve">Figures </w:t>
      </w:r>
      <w:r w:rsidR="009653C2">
        <w:rPr>
          <w:noProof/>
        </w:rPr>
        <w:t>19</w:t>
      </w:r>
      <w:r w:rsidR="009653C2">
        <w:fldChar w:fldCharType="end"/>
      </w:r>
      <w:r w:rsidR="009653C2">
        <w:t xml:space="preserve"> and </w:t>
      </w:r>
      <w:r w:rsidR="009653C2">
        <w:fldChar w:fldCharType="begin"/>
      </w:r>
      <w:r w:rsidR="009653C2">
        <w:instrText xml:space="preserve"> REF _Ref20495370 \h </w:instrText>
      </w:r>
      <w:r w:rsidR="009653C2">
        <w:fldChar w:fldCharType="separate"/>
      </w:r>
      <w:r w:rsidR="009653C2">
        <w:rPr>
          <w:noProof/>
        </w:rPr>
        <w:t>20</w:t>
      </w:r>
      <w:r w:rsidR="009653C2">
        <w:fldChar w:fldCharType="end"/>
      </w:r>
      <w:r w:rsidR="009653C2">
        <w:t xml:space="preserve"> </w:t>
      </w:r>
      <w:r w:rsidR="00EC5B29">
        <w:t xml:space="preserve">we only considered curves that were hits in both replicates (for a given combined hit fraction). </w:t>
      </w:r>
      <w:r>
        <w:t xml:space="preserve"> </w:t>
      </w:r>
      <w:r w:rsidR="00EC5B29">
        <w:t>Ashr</w:t>
      </w:r>
      <w:r w:rsidR="00A541E3">
        <w:t xml:space="preserve"> and apeglm shows the bets replication in both plots, with normal shrinkage only slightly worse</w:t>
      </w:r>
      <w:r w:rsidR="00EC5B29">
        <w:t>. Flooring and plate effect seem</w:t>
      </w:r>
      <w:r w:rsidR="00A541E3">
        <w:t>ed</w:t>
      </w:r>
      <w:r w:rsidR="00EC5B29">
        <w:t xml:space="preserve"> to have minimal impact on the outcome.</w:t>
      </w:r>
    </w:p>
    <w:p w14:paraId="22FD03CF" w14:textId="77777777" w:rsidR="005B5C0D" w:rsidRDefault="00EC5B29" w:rsidP="005B5C0D">
      <w:pPr>
        <w:keepNext/>
        <w:ind w:firstLine="720"/>
      </w:pPr>
      <w:r w:rsidRPr="00EC5B29">
        <w:rPr>
          <w:noProof/>
        </w:rPr>
        <w:lastRenderedPageBreak/>
        <w:drawing>
          <wp:inline distT="0" distB="0" distL="0" distR="0" wp14:anchorId="635B8135" wp14:editId="4878AA44">
            <wp:extent cx="5943600" cy="3763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43600" cy="3763912"/>
                    </a:xfrm>
                    <a:prstGeom prst="rect">
                      <a:avLst/>
                    </a:prstGeom>
                    <a:noFill/>
                    <a:ln>
                      <a:noFill/>
                    </a:ln>
                  </pic:spPr>
                </pic:pic>
              </a:graphicData>
            </a:graphic>
          </wp:inline>
        </w:drawing>
      </w:r>
    </w:p>
    <w:p w14:paraId="5F87EA59" w14:textId="77777777" w:rsidR="00EC5B29" w:rsidRDefault="005B5C0D" w:rsidP="005B5C0D">
      <w:pPr>
        <w:pStyle w:val="Caption"/>
      </w:pPr>
      <w:bookmarkStart w:id="38" w:name="_Ref20495364"/>
      <w:r>
        <w:t xml:space="preserve">Figure </w:t>
      </w:r>
      <w:fldSimple w:instr=" SEQ Figure \* ARABIC ">
        <w:r>
          <w:rPr>
            <w:noProof/>
          </w:rPr>
          <w:t>19</w:t>
        </w:r>
      </w:fldSimple>
      <w:bookmarkEnd w:id="38"/>
      <w:r>
        <w:t>: RMSE between AC50s for pathways that hit in both replicates using FC scoring</w:t>
      </w:r>
    </w:p>
    <w:p w14:paraId="7C36437A" w14:textId="77777777" w:rsidR="005B5C0D" w:rsidRDefault="00EC5B29" w:rsidP="005B5C0D">
      <w:pPr>
        <w:keepNext/>
        <w:ind w:firstLine="720"/>
      </w:pPr>
      <w:r w:rsidRPr="00EC5B29">
        <w:rPr>
          <w:noProof/>
        </w:rPr>
        <w:lastRenderedPageBreak/>
        <w:drawing>
          <wp:inline distT="0" distB="0" distL="0" distR="0" wp14:anchorId="5828CEA4" wp14:editId="308C3E8C">
            <wp:extent cx="5910932" cy="3733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10932" cy="3733800"/>
                    </a:xfrm>
                    <a:prstGeom prst="rect">
                      <a:avLst/>
                    </a:prstGeom>
                    <a:noFill/>
                    <a:ln>
                      <a:noFill/>
                    </a:ln>
                  </pic:spPr>
                </pic:pic>
              </a:graphicData>
            </a:graphic>
          </wp:inline>
        </w:drawing>
      </w:r>
    </w:p>
    <w:p w14:paraId="48C795C8" w14:textId="77777777" w:rsidR="00EC5B29" w:rsidRDefault="005B5C0D" w:rsidP="005B5C0D">
      <w:pPr>
        <w:pStyle w:val="Caption"/>
      </w:pPr>
      <w:bookmarkStart w:id="39" w:name="_Ref20495370"/>
      <w:r>
        <w:t xml:space="preserve">Figure </w:t>
      </w:r>
      <w:fldSimple w:instr=" SEQ Figure \* ARABIC ">
        <w:r>
          <w:rPr>
            <w:noProof/>
          </w:rPr>
          <w:t>20</w:t>
        </w:r>
      </w:fldSimple>
      <w:bookmarkEnd w:id="39"/>
      <w:r w:rsidRPr="006B055B">
        <w:t xml:space="preserve">: RMSE between </w:t>
      </w:r>
      <w:r>
        <w:t>BMD</w:t>
      </w:r>
      <w:r w:rsidRPr="006B055B">
        <w:t>s for pathway</w:t>
      </w:r>
      <w:r>
        <w:t>s</w:t>
      </w:r>
      <w:r w:rsidRPr="006B055B">
        <w:t xml:space="preserve"> that hit in both replicates using FC scoring</w:t>
      </w:r>
    </w:p>
    <w:p w14:paraId="2BC9FA3E" w14:textId="77777777" w:rsidR="00AB0B10" w:rsidRDefault="000C4D00" w:rsidP="00AB0B10">
      <w:r>
        <w:tab/>
        <w:t xml:space="preserve">Estrogen </w:t>
      </w:r>
      <w:r w:rsidR="00AB0B10">
        <w:t>detection</w:t>
      </w:r>
      <w:r w:rsidR="00A541E3">
        <w:t xml:space="preserve"> again</w:t>
      </w:r>
      <w:r w:rsidR="00AB0B10">
        <w:t xml:space="preserve"> used a sliding continuous hitcall threshold to determine the tradeoffs between sensitivity and specificity. Since there were only 8 active and 5 inactive chemicals present, we used four pathways to make estrogen predictions: Dutertre Estradiol Response 6HR UP, Hallmark Estrogen Response Early, Hallmark Estrogen Response Late, and Ryan Estrogen Receptor Alpha UP. This was done to lessen the impact of any one pathway/chemical combination on the results. </w:t>
      </w:r>
      <w:r w:rsidR="009653C2">
        <w:fldChar w:fldCharType="begin"/>
      </w:r>
      <w:r w:rsidR="009653C2">
        <w:instrText xml:space="preserve"> REF _Ref20495401 \h </w:instrText>
      </w:r>
      <w:r w:rsidR="009653C2">
        <w:fldChar w:fldCharType="separate"/>
      </w:r>
      <w:r w:rsidR="009653C2">
        <w:t xml:space="preserve">Figures </w:t>
      </w:r>
      <w:r w:rsidR="009653C2">
        <w:rPr>
          <w:noProof/>
        </w:rPr>
        <w:t>21</w:t>
      </w:r>
      <w:r w:rsidR="009653C2">
        <w:fldChar w:fldCharType="end"/>
      </w:r>
      <w:r w:rsidR="009653C2">
        <w:t xml:space="preserve"> and </w:t>
      </w:r>
      <w:r w:rsidR="009653C2">
        <w:fldChar w:fldCharType="begin"/>
      </w:r>
      <w:r w:rsidR="009653C2">
        <w:instrText xml:space="preserve"> REF _Ref20495406 \h </w:instrText>
      </w:r>
      <w:r w:rsidR="009653C2">
        <w:fldChar w:fldCharType="separate"/>
      </w:r>
      <w:r w:rsidR="009653C2">
        <w:rPr>
          <w:noProof/>
        </w:rPr>
        <w:t>22</w:t>
      </w:r>
      <w:r w:rsidR="009653C2">
        <w:fldChar w:fldCharType="end"/>
      </w:r>
      <w:r w:rsidR="009653C2">
        <w:t xml:space="preserve"> </w:t>
      </w:r>
      <w:r w:rsidR="00AB0B10">
        <w:t xml:space="preserve">show the Receiver Operating Characteristic (ROC) curves for the pilot and phase 1 screen separately. Interestingly, while all methods did a reasonably good job of distinguishing estrogens in the pilot, ashr and apeglm performed significantly worse than the others in the phase 1 screen. The combined area under curve (AUC) bar plots in </w:t>
      </w:r>
      <w:r w:rsidR="009653C2">
        <w:fldChar w:fldCharType="begin"/>
      </w:r>
      <w:r w:rsidR="009653C2">
        <w:instrText xml:space="preserve"> REF _Ref20495432 \h </w:instrText>
      </w:r>
      <w:r w:rsidR="009653C2">
        <w:fldChar w:fldCharType="separate"/>
      </w:r>
      <w:r w:rsidR="009653C2">
        <w:t xml:space="preserve">Figure </w:t>
      </w:r>
      <w:r w:rsidR="009653C2">
        <w:rPr>
          <w:noProof/>
        </w:rPr>
        <w:t>23</w:t>
      </w:r>
      <w:r w:rsidR="009653C2">
        <w:fldChar w:fldCharType="end"/>
      </w:r>
      <w:r w:rsidR="00AB0B10">
        <w:t xml:space="preserve"> summarize</w:t>
      </w:r>
      <w:r w:rsidR="009653C2">
        <w:t>s</w:t>
      </w:r>
      <w:r w:rsidR="00AB0B10">
        <w:t xml:space="preserve"> these results.</w:t>
      </w:r>
      <w:r w:rsidR="00AB0B10" w:rsidRPr="00AB0B10">
        <w:t xml:space="preserve"> </w:t>
      </w:r>
      <w:r w:rsidR="00AB0B10">
        <w:t>The balanced accuracy of the various methods in the pilot and phase 1 screen are shown in</w:t>
      </w:r>
      <w:r w:rsidR="009653C2">
        <w:t xml:space="preserve"> </w:t>
      </w:r>
      <w:r w:rsidR="009653C2">
        <w:fldChar w:fldCharType="begin"/>
      </w:r>
      <w:r w:rsidR="009653C2">
        <w:instrText xml:space="preserve"> REF _Ref20495442 \h </w:instrText>
      </w:r>
      <w:r w:rsidR="009653C2">
        <w:fldChar w:fldCharType="separate"/>
      </w:r>
      <w:r w:rsidR="009653C2">
        <w:t xml:space="preserve">Figures </w:t>
      </w:r>
      <w:r w:rsidR="009653C2">
        <w:rPr>
          <w:noProof/>
        </w:rPr>
        <w:t>24</w:t>
      </w:r>
      <w:r w:rsidR="009653C2">
        <w:fldChar w:fldCharType="end"/>
      </w:r>
      <w:r w:rsidR="009653C2">
        <w:t xml:space="preserve"> and </w:t>
      </w:r>
      <w:r w:rsidR="009653C2">
        <w:fldChar w:fldCharType="begin"/>
      </w:r>
      <w:r w:rsidR="009653C2">
        <w:instrText xml:space="preserve"> REF _Ref20495446 \h </w:instrText>
      </w:r>
      <w:r w:rsidR="009653C2">
        <w:fldChar w:fldCharType="separate"/>
      </w:r>
      <w:r w:rsidR="009653C2">
        <w:rPr>
          <w:noProof/>
        </w:rPr>
        <w:t>25</w:t>
      </w:r>
      <w:r w:rsidR="009653C2">
        <w:fldChar w:fldCharType="end"/>
      </w:r>
      <w:r w:rsidR="00AB0B10">
        <w:t>, respectively, and summarized in</w:t>
      </w:r>
      <w:r w:rsidR="009653C2">
        <w:t xml:space="preserve"> </w:t>
      </w:r>
      <w:r w:rsidR="009653C2">
        <w:fldChar w:fldCharType="begin"/>
      </w:r>
      <w:r w:rsidR="009653C2">
        <w:instrText xml:space="preserve"> REF _Ref20495462 \h </w:instrText>
      </w:r>
      <w:r w:rsidR="009653C2">
        <w:fldChar w:fldCharType="separate"/>
      </w:r>
      <w:r w:rsidR="009653C2">
        <w:t xml:space="preserve">Figure </w:t>
      </w:r>
      <w:r w:rsidR="009653C2">
        <w:rPr>
          <w:noProof/>
        </w:rPr>
        <w:t>26</w:t>
      </w:r>
      <w:r w:rsidR="009653C2">
        <w:fldChar w:fldCharType="end"/>
      </w:r>
      <w:r w:rsidR="00AB0B10">
        <w:t>.</w:t>
      </w:r>
      <w:r w:rsidR="00ED1664">
        <w:t xml:space="preserve"> These plots are in good agreement with the</w:t>
      </w:r>
      <w:r w:rsidR="00A541E3">
        <w:t xml:space="preserve"> figures based on the</w:t>
      </w:r>
      <w:r w:rsidR="00ED1664">
        <w:t xml:space="preserve"> ROC curve.</w:t>
      </w:r>
    </w:p>
    <w:p w14:paraId="7E91D52A" w14:textId="77777777" w:rsidR="00AB0B10" w:rsidRDefault="00AB0B10" w:rsidP="00090D46"/>
    <w:p w14:paraId="3BABB8C0" w14:textId="77777777" w:rsidR="005B5C0D" w:rsidRDefault="00AB0B10" w:rsidP="005B5C0D">
      <w:pPr>
        <w:keepNext/>
      </w:pPr>
      <w:r w:rsidRPr="00AB0B10">
        <w:rPr>
          <w:noProof/>
        </w:rPr>
        <w:drawing>
          <wp:inline distT="0" distB="0" distL="0" distR="0" wp14:anchorId="0F4859F4" wp14:editId="65AF97FE">
            <wp:extent cx="5943600" cy="3994394"/>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3994394"/>
                    </a:xfrm>
                    <a:prstGeom prst="rect">
                      <a:avLst/>
                    </a:prstGeom>
                    <a:noFill/>
                    <a:ln>
                      <a:noFill/>
                    </a:ln>
                  </pic:spPr>
                </pic:pic>
              </a:graphicData>
            </a:graphic>
          </wp:inline>
        </w:drawing>
      </w:r>
    </w:p>
    <w:p w14:paraId="45DB6768" w14:textId="77777777" w:rsidR="00AB0B10" w:rsidRDefault="005B5C0D" w:rsidP="005B5C0D">
      <w:pPr>
        <w:pStyle w:val="Caption"/>
      </w:pPr>
      <w:bookmarkStart w:id="40" w:name="_Ref20495401"/>
      <w:r>
        <w:t xml:space="preserve">Figure </w:t>
      </w:r>
      <w:fldSimple w:instr=" SEQ Figure \* ARABIC ">
        <w:r>
          <w:rPr>
            <w:noProof/>
          </w:rPr>
          <w:t>21</w:t>
        </w:r>
      </w:fldSimple>
      <w:bookmarkEnd w:id="40"/>
      <w:r>
        <w:t>: ROC curve for estrogen detection in pilot replicate using FC scoring</w:t>
      </w:r>
    </w:p>
    <w:p w14:paraId="0D1AC977" w14:textId="77777777" w:rsidR="005B5C0D" w:rsidRDefault="00AB0B10" w:rsidP="005B5C0D">
      <w:pPr>
        <w:keepNext/>
      </w:pPr>
      <w:r w:rsidRPr="00AB0B10">
        <w:rPr>
          <w:noProof/>
        </w:rPr>
        <w:lastRenderedPageBreak/>
        <w:drawing>
          <wp:inline distT="0" distB="0" distL="0" distR="0" wp14:anchorId="1C66C783" wp14:editId="2E00B712">
            <wp:extent cx="5943600" cy="38850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600" cy="3885067"/>
                    </a:xfrm>
                    <a:prstGeom prst="rect">
                      <a:avLst/>
                    </a:prstGeom>
                    <a:noFill/>
                    <a:ln>
                      <a:noFill/>
                    </a:ln>
                  </pic:spPr>
                </pic:pic>
              </a:graphicData>
            </a:graphic>
          </wp:inline>
        </w:drawing>
      </w:r>
    </w:p>
    <w:p w14:paraId="57AF950C" w14:textId="77777777" w:rsidR="00AB0B10" w:rsidRDefault="005B5C0D" w:rsidP="005B5C0D">
      <w:pPr>
        <w:pStyle w:val="Caption"/>
      </w:pPr>
      <w:bookmarkStart w:id="41" w:name="_Ref20495406"/>
      <w:r>
        <w:t xml:space="preserve">Figure </w:t>
      </w:r>
      <w:fldSimple w:instr=" SEQ Figure \* ARABIC ">
        <w:r>
          <w:rPr>
            <w:noProof/>
          </w:rPr>
          <w:t>22</w:t>
        </w:r>
      </w:fldSimple>
      <w:bookmarkEnd w:id="41"/>
      <w:r w:rsidRPr="00CA2FFF">
        <w:t xml:space="preserve">: ROC curve for estrogen detection in </w:t>
      </w:r>
      <w:r>
        <w:t>phase 1</w:t>
      </w:r>
      <w:r w:rsidRPr="00CA2FFF">
        <w:t xml:space="preserve"> replicate using FC scoring</w:t>
      </w:r>
    </w:p>
    <w:p w14:paraId="05F5DDC1" w14:textId="77777777" w:rsidR="005B5C0D" w:rsidRDefault="00AB0B10" w:rsidP="005B5C0D">
      <w:pPr>
        <w:keepNext/>
      </w:pPr>
      <w:r w:rsidRPr="00AB0B10">
        <w:rPr>
          <w:noProof/>
        </w:rPr>
        <w:lastRenderedPageBreak/>
        <w:drawing>
          <wp:inline distT="0" distB="0" distL="0" distR="0" wp14:anchorId="6C7BF624" wp14:editId="6A9EC3A7">
            <wp:extent cx="5760084" cy="39992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60084" cy="3999230"/>
                    </a:xfrm>
                    <a:prstGeom prst="rect">
                      <a:avLst/>
                    </a:prstGeom>
                    <a:noFill/>
                    <a:ln>
                      <a:noFill/>
                    </a:ln>
                  </pic:spPr>
                </pic:pic>
              </a:graphicData>
            </a:graphic>
          </wp:inline>
        </w:drawing>
      </w:r>
    </w:p>
    <w:p w14:paraId="4448FA46" w14:textId="77777777" w:rsidR="00AB0B10" w:rsidRDefault="005B5C0D" w:rsidP="005B5C0D">
      <w:pPr>
        <w:pStyle w:val="Caption"/>
      </w:pPr>
      <w:bookmarkStart w:id="42" w:name="_Ref20495432"/>
      <w:r>
        <w:t xml:space="preserve">Figure </w:t>
      </w:r>
      <w:fldSimple w:instr=" SEQ Figure \* ARABIC ">
        <w:r>
          <w:rPr>
            <w:noProof/>
          </w:rPr>
          <w:t>23</w:t>
        </w:r>
      </w:fldSimple>
      <w:bookmarkEnd w:id="42"/>
      <w:r>
        <w:t>: Pilot (top) and Phase 1 (bottom) AUCs for estrogen detection using FC scoring</w:t>
      </w:r>
    </w:p>
    <w:p w14:paraId="3EB61C02" w14:textId="77777777" w:rsidR="005B5C0D" w:rsidRDefault="00AB0B10" w:rsidP="005B5C0D">
      <w:pPr>
        <w:keepNext/>
      </w:pPr>
      <w:r w:rsidRPr="00AB0B10">
        <w:rPr>
          <w:noProof/>
        </w:rPr>
        <w:lastRenderedPageBreak/>
        <w:drawing>
          <wp:inline distT="0" distB="0" distL="0" distR="0" wp14:anchorId="67C4D22E" wp14:editId="04C019DD">
            <wp:extent cx="5943600" cy="38179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600" cy="3817976"/>
                    </a:xfrm>
                    <a:prstGeom prst="rect">
                      <a:avLst/>
                    </a:prstGeom>
                    <a:noFill/>
                    <a:ln>
                      <a:noFill/>
                    </a:ln>
                  </pic:spPr>
                </pic:pic>
              </a:graphicData>
            </a:graphic>
          </wp:inline>
        </w:drawing>
      </w:r>
    </w:p>
    <w:p w14:paraId="6B5D44A0" w14:textId="77777777" w:rsidR="00AB0B10" w:rsidRDefault="005B5C0D" w:rsidP="005B5C0D">
      <w:pPr>
        <w:pStyle w:val="Caption"/>
      </w:pPr>
      <w:bookmarkStart w:id="43" w:name="_Ref20495442"/>
      <w:r>
        <w:t xml:space="preserve">Figure </w:t>
      </w:r>
      <w:fldSimple w:instr=" SEQ Figure \* ARABIC ">
        <w:r>
          <w:rPr>
            <w:noProof/>
          </w:rPr>
          <w:t>24</w:t>
        </w:r>
      </w:fldSimple>
      <w:bookmarkEnd w:id="43"/>
      <w:r>
        <w:t>: Balanced accuracy of estrogen detection in pilot replicate using FC scoring</w:t>
      </w:r>
    </w:p>
    <w:p w14:paraId="741EAE66" w14:textId="77777777" w:rsidR="005B5C0D" w:rsidRDefault="00AB0B10" w:rsidP="005B5C0D">
      <w:pPr>
        <w:keepNext/>
      </w:pPr>
      <w:r w:rsidRPr="00AB0B10">
        <w:rPr>
          <w:noProof/>
        </w:rPr>
        <w:lastRenderedPageBreak/>
        <w:drawing>
          <wp:inline distT="0" distB="0" distL="0" distR="0" wp14:anchorId="58ACDD05" wp14:editId="7AA7E952">
            <wp:extent cx="5943600" cy="3750348"/>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3750348"/>
                    </a:xfrm>
                    <a:prstGeom prst="rect">
                      <a:avLst/>
                    </a:prstGeom>
                    <a:noFill/>
                    <a:ln>
                      <a:noFill/>
                    </a:ln>
                  </pic:spPr>
                </pic:pic>
              </a:graphicData>
            </a:graphic>
          </wp:inline>
        </w:drawing>
      </w:r>
    </w:p>
    <w:p w14:paraId="58157E0F" w14:textId="77777777" w:rsidR="00AB0B10" w:rsidRDefault="005B5C0D" w:rsidP="005B5C0D">
      <w:pPr>
        <w:pStyle w:val="Caption"/>
      </w:pPr>
      <w:bookmarkStart w:id="44" w:name="_Ref20495446"/>
      <w:r>
        <w:t xml:space="preserve">Figure </w:t>
      </w:r>
      <w:fldSimple w:instr=" SEQ Figure \* ARABIC ">
        <w:r>
          <w:rPr>
            <w:noProof/>
          </w:rPr>
          <w:t>25</w:t>
        </w:r>
      </w:fldSimple>
      <w:bookmarkEnd w:id="44"/>
      <w:r>
        <w:t xml:space="preserve">: </w:t>
      </w:r>
      <w:r w:rsidRPr="00134CCF">
        <w:t>Balanced accuracy of estrogen detection in pilot replicate using FC scoring</w:t>
      </w:r>
    </w:p>
    <w:p w14:paraId="4B91DACB" w14:textId="77777777" w:rsidR="005B5C0D" w:rsidRDefault="00AB0B10" w:rsidP="005B5C0D">
      <w:pPr>
        <w:keepNext/>
      </w:pPr>
      <w:r w:rsidRPr="00AB0B10">
        <w:rPr>
          <w:noProof/>
        </w:rPr>
        <w:lastRenderedPageBreak/>
        <w:drawing>
          <wp:inline distT="0" distB="0" distL="0" distR="0" wp14:anchorId="16AEED32" wp14:editId="4FCE5B20">
            <wp:extent cx="5943600" cy="392594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3925943"/>
                    </a:xfrm>
                    <a:prstGeom prst="rect">
                      <a:avLst/>
                    </a:prstGeom>
                    <a:noFill/>
                    <a:ln>
                      <a:noFill/>
                    </a:ln>
                  </pic:spPr>
                </pic:pic>
              </a:graphicData>
            </a:graphic>
          </wp:inline>
        </w:drawing>
      </w:r>
    </w:p>
    <w:p w14:paraId="35837351" w14:textId="77777777" w:rsidR="00AB0B10" w:rsidRDefault="005B5C0D" w:rsidP="005B5C0D">
      <w:pPr>
        <w:pStyle w:val="Caption"/>
      </w:pPr>
      <w:bookmarkStart w:id="45" w:name="_Ref20495462"/>
      <w:r>
        <w:t xml:space="preserve">Figure </w:t>
      </w:r>
      <w:fldSimple w:instr=" SEQ Figure \* ARABIC ">
        <w:r>
          <w:rPr>
            <w:noProof/>
          </w:rPr>
          <w:t>26</w:t>
        </w:r>
      </w:fldSimple>
      <w:bookmarkEnd w:id="45"/>
      <w:r>
        <w:t>: Maximum balanced accuracy for pilot (top) and phase 1 (bottom) replicates using FC scoring</w:t>
      </w:r>
    </w:p>
    <w:p w14:paraId="0EEBAE8A" w14:textId="77777777" w:rsidR="00ED1664" w:rsidRDefault="00ED1664" w:rsidP="00090D46">
      <w:r>
        <w:tab/>
      </w:r>
      <w:r w:rsidR="00A541E3">
        <w:t>The same plots were generated</w:t>
      </w:r>
      <w:r>
        <w:t xml:space="preserve"> using the GSVA pathway scoring method and the most important are shown here. </w:t>
      </w:r>
      <w:r w:rsidR="009653C2">
        <w:fldChar w:fldCharType="begin"/>
      </w:r>
      <w:r w:rsidR="009653C2">
        <w:instrText xml:space="preserve"> REF _Ref20495475 \h </w:instrText>
      </w:r>
      <w:r w:rsidR="009653C2">
        <w:fldChar w:fldCharType="separate"/>
      </w:r>
      <w:r w:rsidR="009653C2">
        <w:t xml:space="preserve">Figure </w:t>
      </w:r>
      <w:r w:rsidR="009653C2">
        <w:rPr>
          <w:noProof/>
        </w:rPr>
        <w:t>27</w:t>
      </w:r>
      <w:r w:rsidR="009653C2">
        <w:fldChar w:fldCharType="end"/>
      </w:r>
      <w:r w:rsidR="009653C2">
        <w:t xml:space="preserve"> </w:t>
      </w:r>
      <w:r>
        <w:t xml:space="preserve">shows that the </w:t>
      </w:r>
      <w:r w:rsidR="00A541E3">
        <w:t>S</w:t>
      </w:r>
      <w:r>
        <w:t>pearman correlation is around 0.25, lower the maximum for FC, which was about 0.35. The points of departure replication, shown</w:t>
      </w:r>
      <w:r w:rsidR="009653C2">
        <w:t xml:space="preserve"> in </w:t>
      </w:r>
      <w:r w:rsidR="009653C2">
        <w:fldChar w:fldCharType="begin"/>
      </w:r>
      <w:r w:rsidR="009653C2">
        <w:instrText xml:space="preserve"> REF _Ref20495485 \h </w:instrText>
      </w:r>
      <w:r w:rsidR="009653C2">
        <w:fldChar w:fldCharType="separate"/>
      </w:r>
      <w:r w:rsidR="009653C2">
        <w:t xml:space="preserve">Figures </w:t>
      </w:r>
      <w:r w:rsidR="009653C2">
        <w:rPr>
          <w:noProof/>
        </w:rPr>
        <w:t>28</w:t>
      </w:r>
      <w:r w:rsidR="009653C2">
        <w:fldChar w:fldCharType="end"/>
      </w:r>
      <w:r w:rsidR="009653C2">
        <w:t xml:space="preserve"> and </w:t>
      </w:r>
      <w:r w:rsidR="009653C2">
        <w:fldChar w:fldCharType="begin"/>
      </w:r>
      <w:r w:rsidR="009653C2">
        <w:instrText xml:space="preserve"> REF _Ref20495488 \h </w:instrText>
      </w:r>
      <w:r w:rsidR="009653C2">
        <w:fldChar w:fldCharType="separate"/>
      </w:r>
      <w:r w:rsidR="009653C2">
        <w:rPr>
          <w:noProof/>
        </w:rPr>
        <w:t>29</w:t>
      </w:r>
      <w:r w:rsidR="009653C2">
        <w:fldChar w:fldCharType="end"/>
      </w:r>
      <w:r>
        <w:t xml:space="preserve">, verify that GSVA replication is significantly worse across the board for every method. The combined AUCs in </w:t>
      </w:r>
      <w:r w:rsidR="009653C2">
        <w:fldChar w:fldCharType="begin"/>
      </w:r>
      <w:r w:rsidR="009653C2">
        <w:instrText xml:space="preserve"> REF _Ref20495510 \h </w:instrText>
      </w:r>
      <w:r w:rsidR="009653C2">
        <w:fldChar w:fldCharType="separate"/>
      </w:r>
      <w:r w:rsidR="009653C2">
        <w:t xml:space="preserve">Figure </w:t>
      </w:r>
      <w:r w:rsidR="009653C2">
        <w:rPr>
          <w:noProof/>
        </w:rPr>
        <w:t>30</w:t>
      </w:r>
      <w:r w:rsidR="009653C2">
        <w:fldChar w:fldCharType="end"/>
      </w:r>
      <w:r w:rsidR="009653C2">
        <w:t xml:space="preserve"> </w:t>
      </w:r>
      <w:r>
        <w:t xml:space="preserve">show a similar estrogen detection ability as in FC for the best methods: none, normal old, and normal. </w:t>
      </w:r>
    </w:p>
    <w:p w14:paraId="02939BE2" w14:textId="77777777" w:rsidR="005B5C0D" w:rsidRDefault="00ED1664" w:rsidP="005B5C0D">
      <w:pPr>
        <w:keepNext/>
      </w:pPr>
      <w:commentRangeStart w:id="46"/>
      <w:r w:rsidRPr="00ED1664">
        <w:rPr>
          <w:noProof/>
        </w:rPr>
        <w:lastRenderedPageBreak/>
        <w:drawing>
          <wp:inline distT="0" distB="0" distL="0" distR="0" wp14:anchorId="3A8AAACD" wp14:editId="74C73B95">
            <wp:extent cx="5741792" cy="3931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741792" cy="3931920"/>
                    </a:xfrm>
                    <a:prstGeom prst="rect">
                      <a:avLst/>
                    </a:prstGeom>
                    <a:noFill/>
                    <a:ln>
                      <a:noFill/>
                    </a:ln>
                  </pic:spPr>
                </pic:pic>
              </a:graphicData>
            </a:graphic>
          </wp:inline>
        </w:drawing>
      </w:r>
      <w:commentRangeEnd w:id="46"/>
      <w:r w:rsidR="007A5F47">
        <w:rPr>
          <w:rStyle w:val="CommentReference"/>
        </w:rPr>
        <w:commentReference w:id="46"/>
      </w:r>
    </w:p>
    <w:p w14:paraId="73CFE5F8" w14:textId="77777777" w:rsidR="00ED1664" w:rsidRDefault="005B5C0D" w:rsidP="005B5C0D">
      <w:pPr>
        <w:pStyle w:val="Caption"/>
      </w:pPr>
      <w:bookmarkStart w:id="47" w:name="_Ref20495475"/>
      <w:r>
        <w:t xml:space="preserve">Figure </w:t>
      </w:r>
      <w:fldSimple w:instr=" SEQ Figure \* ARABIC ">
        <w:r>
          <w:rPr>
            <w:noProof/>
          </w:rPr>
          <w:t>27</w:t>
        </w:r>
      </w:fldSimple>
      <w:bookmarkEnd w:id="47"/>
      <w:r>
        <w:t>: Spearman correlation between continuous hitcalls using GSVA scoring</w:t>
      </w:r>
    </w:p>
    <w:p w14:paraId="09B65622" w14:textId="77777777" w:rsidR="005B5C0D" w:rsidRDefault="00ED1664" w:rsidP="005B5C0D">
      <w:pPr>
        <w:keepNext/>
      </w:pPr>
      <w:r w:rsidRPr="00ED1664">
        <w:rPr>
          <w:noProof/>
        </w:rPr>
        <w:lastRenderedPageBreak/>
        <w:drawing>
          <wp:inline distT="0" distB="0" distL="0" distR="0" wp14:anchorId="1A45BD6A" wp14:editId="00804FC6">
            <wp:extent cx="5943600" cy="37360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3736083"/>
                    </a:xfrm>
                    <a:prstGeom prst="rect">
                      <a:avLst/>
                    </a:prstGeom>
                    <a:noFill/>
                    <a:ln>
                      <a:noFill/>
                    </a:ln>
                  </pic:spPr>
                </pic:pic>
              </a:graphicData>
            </a:graphic>
          </wp:inline>
        </w:drawing>
      </w:r>
    </w:p>
    <w:p w14:paraId="33130449" w14:textId="77777777" w:rsidR="00ED1664" w:rsidRDefault="005B5C0D" w:rsidP="005B5C0D">
      <w:pPr>
        <w:pStyle w:val="Caption"/>
      </w:pPr>
      <w:bookmarkStart w:id="48" w:name="_Ref20495485"/>
      <w:r>
        <w:t xml:space="preserve">Figure </w:t>
      </w:r>
      <w:fldSimple w:instr=" SEQ Figure \* ARABIC ">
        <w:r>
          <w:rPr>
            <w:noProof/>
          </w:rPr>
          <w:t>28</w:t>
        </w:r>
      </w:fldSimple>
      <w:bookmarkEnd w:id="48"/>
      <w:r>
        <w:t>:</w:t>
      </w:r>
      <w:r w:rsidRPr="004908CF">
        <w:t xml:space="preserve">RMSE between AC50s for pathways that hit in both replicates using </w:t>
      </w:r>
      <w:r>
        <w:t>GSVA</w:t>
      </w:r>
      <w:r w:rsidRPr="004908CF">
        <w:t xml:space="preserve"> scoring</w:t>
      </w:r>
    </w:p>
    <w:p w14:paraId="7B982541" w14:textId="77777777" w:rsidR="005B5C0D" w:rsidRDefault="00ED1664" w:rsidP="005B5C0D">
      <w:pPr>
        <w:keepNext/>
      </w:pPr>
      <w:r w:rsidRPr="00ED1664">
        <w:rPr>
          <w:noProof/>
        </w:rPr>
        <w:lastRenderedPageBreak/>
        <w:drawing>
          <wp:inline distT="0" distB="0" distL="0" distR="0" wp14:anchorId="5580FE40" wp14:editId="50A6B43E">
            <wp:extent cx="5943600" cy="3770471"/>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43600" cy="3770471"/>
                    </a:xfrm>
                    <a:prstGeom prst="rect">
                      <a:avLst/>
                    </a:prstGeom>
                    <a:noFill/>
                    <a:ln>
                      <a:noFill/>
                    </a:ln>
                  </pic:spPr>
                </pic:pic>
              </a:graphicData>
            </a:graphic>
          </wp:inline>
        </w:drawing>
      </w:r>
    </w:p>
    <w:p w14:paraId="16DA2C6C" w14:textId="5EB0D80E" w:rsidR="00ED1664" w:rsidRDefault="005B5C0D" w:rsidP="005B5C0D">
      <w:pPr>
        <w:pStyle w:val="Caption"/>
      </w:pPr>
      <w:bookmarkStart w:id="49" w:name="_Ref20495488"/>
      <w:r>
        <w:t xml:space="preserve">Figure </w:t>
      </w:r>
      <w:fldSimple w:instr=" SEQ Figure \* ARABIC ">
        <w:r>
          <w:rPr>
            <w:noProof/>
          </w:rPr>
          <w:t>29</w:t>
        </w:r>
      </w:fldSimple>
      <w:bookmarkEnd w:id="49"/>
      <w:r>
        <w:t>:</w:t>
      </w:r>
      <w:r w:rsidRPr="00211822">
        <w:t xml:space="preserve">RMSE between </w:t>
      </w:r>
      <w:r>
        <w:t>BMD</w:t>
      </w:r>
      <w:r w:rsidRPr="00211822">
        <w:t xml:space="preserve">s for pathways that hit in both replicates using </w:t>
      </w:r>
      <w:r w:rsidR="007A5F47">
        <w:t>GSVA</w:t>
      </w:r>
      <w:r w:rsidRPr="00211822">
        <w:t xml:space="preserve"> scoring</w:t>
      </w:r>
    </w:p>
    <w:p w14:paraId="4AE6DDD0" w14:textId="77777777" w:rsidR="005B5C0D" w:rsidRDefault="00ED1664" w:rsidP="005B5C0D">
      <w:pPr>
        <w:keepNext/>
      </w:pPr>
      <w:r w:rsidRPr="00ED1664">
        <w:rPr>
          <w:noProof/>
        </w:rPr>
        <w:lastRenderedPageBreak/>
        <w:drawing>
          <wp:inline distT="0" distB="0" distL="0" distR="0" wp14:anchorId="265D8F68" wp14:editId="6E535D4C">
            <wp:extent cx="5943600" cy="39323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943600" cy="3932324"/>
                    </a:xfrm>
                    <a:prstGeom prst="rect">
                      <a:avLst/>
                    </a:prstGeom>
                    <a:noFill/>
                    <a:ln>
                      <a:noFill/>
                    </a:ln>
                  </pic:spPr>
                </pic:pic>
              </a:graphicData>
            </a:graphic>
          </wp:inline>
        </w:drawing>
      </w:r>
    </w:p>
    <w:p w14:paraId="15D83F58" w14:textId="77777777" w:rsidR="00ED1664" w:rsidRDefault="005B5C0D" w:rsidP="005B5C0D">
      <w:pPr>
        <w:pStyle w:val="Caption"/>
      </w:pPr>
      <w:bookmarkStart w:id="50" w:name="_Ref20495510"/>
      <w:r>
        <w:t xml:space="preserve">Figure </w:t>
      </w:r>
      <w:fldSimple w:instr=" SEQ Figure \* ARABIC ">
        <w:r>
          <w:rPr>
            <w:noProof/>
          </w:rPr>
          <w:t>30</w:t>
        </w:r>
      </w:fldSimple>
      <w:bookmarkEnd w:id="50"/>
      <w:r>
        <w:t>:Estrogen detection AUCs for pilot(top) and phase 1(bottom) using GSVA scoring</w:t>
      </w:r>
    </w:p>
    <w:p w14:paraId="2402D116" w14:textId="77777777" w:rsidR="00ED1664" w:rsidRDefault="00ED1664" w:rsidP="00090D46">
      <w:r>
        <w:tab/>
      </w:r>
      <w:r w:rsidR="00A541E3">
        <w:t>Lastly, individual probe concentration responses were considered</w:t>
      </w:r>
      <w:r>
        <w:t xml:space="preserve">. </w:t>
      </w:r>
      <w:r w:rsidR="009653C2">
        <w:fldChar w:fldCharType="begin"/>
      </w:r>
      <w:r w:rsidR="009653C2">
        <w:instrText xml:space="preserve"> REF _Ref20495521 \h </w:instrText>
      </w:r>
      <w:r w:rsidR="009653C2">
        <w:fldChar w:fldCharType="separate"/>
      </w:r>
      <w:r w:rsidR="009653C2">
        <w:t xml:space="preserve">Figure </w:t>
      </w:r>
      <w:r w:rsidR="009653C2">
        <w:rPr>
          <w:noProof/>
        </w:rPr>
        <w:t>31</w:t>
      </w:r>
      <w:r w:rsidR="009653C2">
        <w:fldChar w:fldCharType="end"/>
      </w:r>
      <w:r w:rsidR="009653C2">
        <w:t xml:space="preserve"> </w:t>
      </w:r>
      <w:r w:rsidR="00A14D26">
        <w:t xml:space="preserve">shows that hitcall spearman correlation is down to a maximum of 0.20 versus 0.35 for FC. </w:t>
      </w:r>
      <w:r w:rsidR="009653C2">
        <w:fldChar w:fldCharType="begin"/>
      </w:r>
      <w:r w:rsidR="009653C2">
        <w:instrText xml:space="preserve"> REF _Ref20495531 \h </w:instrText>
      </w:r>
      <w:r w:rsidR="009653C2">
        <w:fldChar w:fldCharType="separate"/>
      </w:r>
      <w:r w:rsidR="009653C2">
        <w:t xml:space="preserve">Figures </w:t>
      </w:r>
      <w:r w:rsidR="009653C2">
        <w:rPr>
          <w:noProof/>
        </w:rPr>
        <w:t>32</w:t>
      </w:r>
      <w:r w:rsidR="009653C2">
        <w:fldChar w:fldCharType="end"/>
      </w:r>
      <w:r w:rsidR="009653C2">
        <w:t xml:space="preserve"> and </w:t>
      </w:r>
      <w:r w:rsidR="009653C2">
        <w:fldChar w:fldCharType="begin"/>
      </w:r>
      <w:r w:rsidR="009653C2">
        <w:instrText xml:space="preserve"> REF _Ref20495535 \h </w:instrText>
      </w:r>
      <w:r w:rsidR="009653C2">
        <w:fldChar w:fldCharType="separate"/>
      </w:r>
      <w:r w:rsidR="009653C2">
        <w:rPr>
          <w:noProof/>
        </w:rPr>
        <w:t>33</w:t>
      </w:r>
      <w:r w:rsidR="009653C2">
        <w:fldChar w:fldCharType="end"/>
      </w:r>
      <w:r w:rsidR="009653C2">
        <w:t xml:space="preserve"> </w:t>
      </w:r>
      <w:r w:rsidR="00A14D26">
        <w:t xml:space="preserve">show that point of departure replication is quite </w:t>
      </w:r>
      <w:r w:rsidR="00A541E3">
        <w:t>like</w:t>
      </w:r>
      <w:r w:rsidR="00A14D26">
        <w:t xml:space="preserve"> that of the FC method when both replicates are hits. For estrogen detection we used all the probe ids corresponding to genes found in the Dutertre Estradiol Response 6HR UP pathway. The ideal scenario is that all these genes would be hits for an estrogen active chemical and </w:t>
      </w:r>
      <w:r w:rsidR="00A541E3">
        <w:t>misses</w:t>
      </w:r>
      <w:r w:rsidR="00A14D26">
        <w:t xml:space="preserve"> for an inactive chemical. It’s not entirely reasonable to expect that this would </w:t>
      </w:r>
      <w:r w:rsidR="00CC0133">
        <w:t>occur</w:t>
      </w:r>
      <w:r w:rsidR="00A14D26">
        <w:t xml:space="preserve">, which is why pathway scores were developed in the first place; nonetheless, the results were instructive. </w:t>
      </w:r>
      <w:r w:rsidR="009653C2">
        <w:fldChar w:fldCharType="begin"/>
      </w:r>
      <w:r w:rsidR="009653C2">
        <w:instrText xml:space="preserve"> REF _Ref20495562 \h </w:instrText>
      </w:r>
      <w:r w:rsidR="009653C2">
        <w:fldChar w:fldCharType="separate"/>
      </w:r>
      <w:r w:rsidR="009653C2">
        <w:t xml:space="preserve">Figures </w:t>
      </w:r>
      <w:r w:rsidR="009653C2">
        <w:rPr>
          <w:noProof/>
        </w:rPr>
        <w:t>34</w:t>
      </w:r>
      <w:r w:rsidR="009653C2">
        <w:fldChar w:fldCharType="end"/>
      </w:r>
      <w:r w:rsidR="009653C2">
        <w:t xml:space="preserve"> and </w:t>
      </w:r>
      <w:r w:rsidR="009653C2">
        <w:fldChar w:fldCharType="begin"/>
      </w:r>
      <w:r w:rsidR="009653C2">
        <w:instrText xml:space="preserve"> REF _Ref20495564 \h </w:instrText>
      </w:r>
      <w:r w:rsidR="009653C2">
        <w:fldChar w:fldCharType="separate"/>
      </w:r>
      <w:r w:rsidR="009653C2">
        <w:rPr>
          <w:noProof/>
        </w:rPr>
        <w:t>35</w:t>
      </w:r>
      <w:r w:rsidR="009653C2">
        <w:fldChar w:fldCharType="end"/>
      </w:r>
      <w:r w:rsidR="009653C2">
        <w:t xml:space="preserve"> </w:t>
      </w:r>
      <w:r w:rsidR="00CC0133">
        <w:t xml:space="preserve">show the ROC curves for the pilot and phase 1 data, respectively, and </w:t>
      </w:r>
      <w:r w:rsidR="009653C2">
        <w:fldChar w:fldCharType="begin"/>
      </w:r>
      <w:r w:rsidR="009653C2">
        <w:instrText xml:space="preserve"> REF _Ref20495580 \h </w:instrText>
      </w:r>
      <w:r w:rsidR="009653C2">
        <w:fldChar w:fldCharType="separate"/>
      </w:r>
      <w:r w:rsidR="009653C2">
        <w:t xml:space="preserve">Figure </w:t>
      </w:r>
      <w:r w:rsidR="009653C2">
        <w:rPr>
          <w:noProof/>
        </w:rPr>
        <w:t>36</w:t>
      </w:r>
      <w:r w:rsidR="009653C2">
        <w:fldChar w:fldCharType="end"/>
      </w:r>
      <w:r w:rsidR="009653C2">
        <w:t xml:space="preserve"> </w:t>
      </w:r>
      <w:r w:rsidR="00CC0133">
        <w:t xml:space="preserve">summarizes the AUCs. The phase 1 screen again has a more difficult to detect signal, and none of the methods were better than randomly guessing; however, the pilot had a strong enough signal to achieve AUCs up to 0.7 for some methods. </w:t>
      </w:r>
    </w:p>
    <w:p w14:paraId="1B1C02B9" w14:textId="77777777" w:rsidR="005B5C0D" w:rsidRDefault="00A14D26" w:rsidP="005B5C0D">
      <w:pPr>
        <w:keepNext/>
      </w:pPr>
      <w:commentRangeStart w:id="51"/>
      <w:r w:rsidRPr="00A14D26">
        <w:rPr>
          <w:noProof/>
        </w:rPr>
        <w:lastRenderedPageBreak/>
        <w:drawing>
          <wp:inline distT="0" distB="0" distL="0" distR="0" wp14:anchorId="0F2F289E" wp14:editId="1F36008E">
            <wp:extent cx="5872855" cy="4052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872855" cy="4052570"/>
                    </a:xfrm>
                    <a:prstGeom prst="rect">
                      <a:avLst/>
                    </a:prstGeom>
                    <a:noFill/>
                    <a:ln>
                      <a:noFill/>
                    </a:ln>
                  </pic:spPr>
                </pic:pic>
              </a:graphicData>
            </a:graphic>
          </wp:inline>
        </w:drawing>
      </w:r>
      <w:commentRangeEnd w:id="51"/>
      <w:r w:rsidR="007A5F47">
        <w:rPr>
          <w:rStyle w:val="CommentReference"/>
        </w:rPr>
        <w:commentReference w:id="51"/>
      </w:r>
    </w:p>
    <w:p w14:paraId="1CA142DC" w14:textId="77777777" w:rsidR="00A14D26" w:rsidRDefault="005B5C0D" w:rsidP="005B5C0D">
      <w:pPr>
        <w:pStyle w:val="Caption"/>
      </w:pPr>
      <w:bookmarkStart w:id="52" w:name="_Ref20495521"/>
      <w:r>
        <w:t xml:space="preserve">Figure </w:t>
      </w:r>
      <w:fldSimple w:instr=" SEQ Figure \* ARABIC ">
        <w:r>
          <w:rPr>
            <w:noProof/>
          </w:rPr>
          <w:t>31</w:t>
        </w:r>
      </w:fldSimple>
      <w:bookmarkEnd w:id="52"/>
      <w:r>
        <w:t>: Spearman correlation of continuous hitcalls for individual probes</w:t>
      </w:r>
    </w:p>
    <w:p w14:paraId="718EA89E" w14:textId="77777777" w:rsidR="005B5C0D" w:rsidRDefault="00A14D26" w:rsidP="005B5C0D">
      <w:pPr>
        <w:keepNext/>
      </w:pPr>
      <w:r w:rsidRPr="00A14D26">
        <w:rPr>
          <w:noProof/>
        </w:rPr>
        <w:lastRenderedPageBreak/>
        <w:drawing>
          <wp:inline distT="0" distB="0" distL="0" distR="0" wp14:anchorId="75C0022D" wp14:editId="62207A32">
            <wp:extent cx="5943600" cy="3731341"/>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43600" cy="3731341"/>
                    </a:xfrm>
                    <a:prstGeom prst="rect">
                      <a:avLst/>
                    </a:prstGeom>
                    <a:noFill/>
                    <a:ln>
                      <a:noFill/>
                    </a:ln>
                  </pic:spPr>
                </pic:pic>
              </a:graphicData>
            </a:graphic>
          </wp:inline>
        </w:drawing>
      </w:r>
    </w:p>
    <w:p w14:paraId="08E7A62B" w14:textId="77777777" w:rsidR="00A14D26" w:rsidRDefault="005B5C0D" w:rsidP="005B5C0D">
      <w:pPr>
        <w:pStyle w:val="Caption"/>
      </w:pPr>
      <w:bookmarkStart w:id="53" w:name="_Ref20495531"/>
      <w:r>
        <w:t xml:space="preserve">Figure </w:t>
      </w:r>
      <w:fldSimple w:instr=" SEQ Figure \* ARABIC ">
        <w:r>
          <w:rPr>
            <w:noProof/>
          </w:rPr>
          <w:t>32</w:t>
        </w:r>
      </w:fldSimple>
      <w:bookmarkEnd w:id="53"/>
      <w:r>
        <w:t>:</w:t>
      </w:r>
      <w:r w:rsidRPr="002A4ECB">
        <w:t xml:space="preserve">RMSE between AC50s for </w:t>
      </w:r>
      <w:r>
        <w:t>probe curves</w:t>
      </w:r>
      <w:r w:rsidRPr="002A4ECB">
        <w:t xml:space="preserve"> that hit in both replicates</w:t>
      </w:r>
    </w:p>
    <w:p w14:paraId="39DE8155" w14:textId="77777777" w:rsidR="005B5C0D" w:rsidRDefault="00A14D26" w:rsidP="005B5C0D">
      <w:pPr>
        <w:keepNext/>
      </w:pPr>
      <w:r w:rsidRPr="00A14D26">
        <w:rPr>
          <w:noProof/>
        </w:rPr>
        <w:lastRenderedPageBreak/>
        <w:drawing>
          <wp:inline distT="0" distB="0" distL="0" distR="0" wp14:anchorId="12FCC821" wp14:editId="0696460D">
            <wp:extent cx="5943600" cy="373811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43600" cy="3738113"/>
                    </a:xfrm>
                    <a:prstGeom prst="rect">
                      <a:avLst/>
                    </a:prstGeom>
                    <a:noFill/>
                    <a:ln>
                      <a:noFill/>
                    </a:ln>
                  </pic:spPr>
                </pic:pic>
              </a:graphicData>
            </a:graphic>
          </wp:inline>
        </w:drawing>
      </w:r>
    </w:p>
    <w:p w14:paraId="28147F2F" w14:textId="77777777" w:rsidR="00A14D26" w:rsidRDefault="005B5C0D" w:rsidP="005B5C0D">
      <w:pPr>
        <w:pStyle w:val="Caption"/>
      </w:pPr>
      <w:bookmarkStart w:id="54" w:name="_Ref20495535"/>
      <w:r>
        <w:t xml:space="preserve">Figure </w:t>
      </w:r>
      <w:fldSimple w:instr=" SEQ Figure \* ARABIC ">
        <w:r>
          <w:rPr>
            <w:noProof/>
          </w:rPr>
          <w:t>33</w:t>
        </w:r>
      </w:fldSimple>
      <w:bookmarkEnd w:id="54"/>
      <w:r>
        <w:t>:</w:t>
      </w:r>
      <w:r w:rsidRPr="00CD746D">
        <w:t xml:space="preserve">RMSE between </w:t>
      </w:r>
      <w:r>
        <w:t>BMD</w:t>
      </w:r>
      <w:r w:rsidRPr="00CD746D">
        <w:t xml:space="preserve">s for </w:t>
      </w:r>
      <w:r>
        <w:t>probe curves</w:t>
      </w:r>
      <w:r w:rsidRPr="00CD746D">
        <w:t xml:space="preserve"> that hit in both replicates</w:t>
      </w:r>
    </w:p>
    <w:p w14:paraId="355FF7BB" w14:textId="77777777" w:rsidR="005B5C0D" w:rsidRDefault="00CC0133" w:rsidP="005B5C0D">
      <w:pPr>
        <w:keepNext/>
      </w:pPr>
      <w:r w:rsidRPr="00CC0133">
        <w:rPr>
          <w:noProof/>
        </w:rPr>
        <w:lastRenderedPageBreak/>
        <w:drawing>
          <wp:inline distT="0" distB="0" distL="0" distR="0" wp14:anchorId="4E0A0CB4" wp14:editId="72964721">
            <wp:extent cx="5943600" cy="3876897"/>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943600" cy="3876897"/>
                    </a:xfrm>
                    <a:prstGeom prst="rect">
                      <a:avLst/>
                    </a:prstGeom>
                    <a:noFill/>
                    <a:ln>
                      <a:noFill/>
                    </a:ln>
                  </pic:spPr>
                </pic:pic>
              </a:graphicData>
            </a:graphic>
          </wp:inline>
        </w:drawing>
      </w:r>
    </w:p>
    <w:p w14:paraId="3DAF899D" w14:textId="77777777" w:rsidR="00CC0133" w:rsidRDefault="005B5C0D" w:rsidP="005B5C0D">
      <w:pPr>
        <w:pStyle w:val="Caption"/>
      </w:pPr>
      <w:bookmarkStart w:id="55" w:name="_Ref20495562"/>
      <w:r>
        <w:t xml:space="preserve">Figure </w:t>
      </w:r>
      <w:fldSimple w:instr=" SEQ Figure \* ARABIC ">
        <w:r>
          <w:rPr>
            <w:noProof/>
          </w:rPr>
          <w:t>34</w:t>
        </w:r>
      </w:fldSimple>
      <w:bookmarkEnd w:id="55"/>
      <w:r>
        <w:t>: Estrogen detection ROC curves for pilot replicate using individual probes</w:t>
      </w:r>
    </w:p>
    <w:p w14:paraId="123F2D38" w14:textId="77777777" w:rsidR="005B5C0D" w:rsidRDefault="00CC0133" w:rsidP="005B5C0D">
      <w:pPr>
        <w:keepNext/>
      </w:pPr>
      <w:r w:rsidRPr="00CC0133">
        <w:rPr>
          <w:noProof/>
        </w:rPr>
        <w:lastRenderedPageBreak/>
        <w:drawing>
          <wp:inline distT="0" distB="0" distL="0" distR="0" wp14:anchorId="0A33B2DB" wp14:editId="7C612464">
            <wp:extent cx="5667233" cy="37026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667233" cy="3702685"/>
                    </a:xfrm>
                    <a:prstGeom prst="rect">
                      <a:avLst/>
                    </a:prstGeom>
                    <a:noFill/>
                    <a:ln>
                      <a:noFill/>
                    </a:ln>
                  </pic:spPr>
                </pic:pic>
              </a:graphicData>
            </a:graphic>
          </wp:inline>
        </w:drawing>
      </w:r>
    </w:p>
    <w:p w14:paraId="1CB68760" w14:textId="77777777" w:rsidR="00CC0133" w:rsidRDefault="005B5C0D" w:rsidP="005B5C0D">
      <w:pPr>
        <w:pStyle w:val="Caption"/>
      </w:pPr>
      <w:bookmarkStart w:id="56" w:name="_Ref20495564"/>
      <w:r>
        <w:t xml:space="preserve">Figure </w:t>
      </w:r>
      <w:fldSimple w:instr=" SEQ Figure \* ARABIC ">
        <w:r>
          <w:rPr>
            <w:noProof/>
          </w:rPr>
          <w:t>35</w:t>
        </w:r>
      </w:fldSimple>
      <w:bookmarkEnd w:id="56"/>
      <w:r>
        <w:t>:</w:t>
      </w:r>
      <w:r w:rsidRPr="00D46811">
        <w:t xml:space="preserve">Estrogen detection ROC curves for </w:t>
      </w:r>
      <w:r>
        <w:t>phase 1</w:t>
      </w:r>
      <w:r w:rsidRPr="00D46811">
        <w:t xml:space="preserve"> replicate using</w:t>
      </w:r>
      <w:r>
        <w:t xml:space="preserve"> individual</w:t>
      </w:r>
      <w:r w:rsidRPr="00D46811">
        <w:t xml:space="preserve"> probes </w:t>
      </w:r>
    </w:p>
    <w:p w14:paraId="21743309" w14:textId="77777777" w:rsidR="005B5C0D" w:rsidRDefault="00CC0133" w:rsidP="005B5C0D">
      <w:pPr>
        <w:keepNext/>
      </w:pPr>
      <w:r w:rsidRPr="00CC0133">
        <w:rPr>
          <w:noProof/>
        </w:rPr>
        <w:lastRenderedPageBreak/>
        <w:drawing>
          <wp:inline distT="0" distB="0" distL="0" distR="0" wp14:anchorId="35BE104E" wp14:editId="57846377">
            <wp:extent cx="5943600" cy="3973699"/>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943600" cy="3973699"/>
                    </a:xfrm>
                    <a:prstGeom prst="rect">
                      <a:avLst/>
                    </a:prstGeom>
                    <a:noFill/>
                    <a:ln>
                      <a:noFill/>
                    </a:ln>
                  </pic:spPr>
                </pic:pic>
              </a:graphicData>
            </a:graphic>
          </wp:inline>
        </w:drawing>
      </w:r>
    </w:p>
    <w:p w14:paraId="01D6ACDA" w14:textId="77777777" w:rsidR="00CC0133" w:rsidRDefault="005B5C0D" w:rsidP="005B5C0D">
      <w:pPr>
        <w:pStyle w:val="Caption"/>
      </w:pPr>
      <w:bookmarkStart w:id="57" w:name="_Ref20495580"/>
      <w:r>
        <w:t xml:space="preserve">Figure </w:t>
      </w:r>
      <w:fldSimple w:instr=" SEQ Figure \* ARABIC ">
        <w:r>
          <w:rPr>
            <w:noProof/>
          </w:rPr>
          <w:t>36</w:t>
        </w:r>
      </w:fldSimple>
      <w:bookmarkEnd w:id="57"/>
      <w:r>
        <w:t>:Estrogen detection AUCs for pilot (top) and phase 1 (bottom) replicates</w:t>
      </w:r>
      <w:r>
        <w:rPr>
          <w:noProof/>
        </w:rPr>
        <w:t xml:space="preserve"> using individual probes</w:t>
      </w:r>
    </w:p>
    <w:p w14:paraId="23B1CCBD" w14:textId="77777777" w:rsidR="00CC0133" w:rsidRDefault="00CC0133" w:rsidP="00090D46">
      <w:r>
        <w:tab/>
        <w:t xml:space="preserve">Overall, these results were conclusive. First, the FC method had the highest Spearman correlations (and Pearson correlations) between hitcalls for every processing method, implying it is superior at hitcall replication. The FC method and individual probes had a similar ability to replicate points of departure, but GSVA was inferior. FC and GSVA had a similar ability to detect estrogens, but individual probes struggled without further aggregation. The first conclusion is that FC pathway scoring is as good or better than the others by every metric. Within the FC method, </w:t>
      </w:r>
      <w:r w:rsidR="00A541E3">
        <w:t xml:space="preserve">we considered </w:t>
      </w:r>
      <w:r>
        <w:t xml:space="preserve">individual processing methods. For hitcall replication, </w:t>
      </w:r>
      <w:r w:rsidR="007B6A62">
        <w:t xml:space="preserve">ashr had the highest Pearson correlation, but normal was best in the Spearman correlation. For points of departure replication, ashr and apeglm were the best, with normal </w:t>
      </w:r>
      <w:r w:rsidR="00A541E3">
        <w:t>coming close behind</w:t>
      </w:r>
      <w:r w:rsidR="007B6A62">
        <w:t xml:space="preserve">. For estrogen detection, normal, normal </w:t>
      </w:r>
      <w:r w:rsidR="00A541E3">
        <w:t xml:space="preserve">old </w:t>
      </w:r>
      <w:r w:rsidR="007B6A62">
        <w:t>and none excelled, while ashr and apeglm struggled with the phase 1 data. Overall, we conclude</w:t>
      </w:r>
      <w:r w:rsidR="00A541E3">
        <w:t>d</w:t>
      </w:r>
      <w:r w:rsidR="007B6A62">
        <w:t xml:space="preserve"> that normal shrinkage offers the best balance between replicability of hitcalls and estrogen detection. As for flooring and shrinkage, </w:t>
      </w:r>
      <w:r w:rsidR="007B6A62">
        <w:lastRenderedPageBreak/>
        <w:t>these barely affected the normal shrinkage results, though they were sometimes consequential in ashr and apeglm.</w:t>
      </w:r>
    </w:p>
    <w:p w14:paraId="77082236" w14:textId="77777777" w:rsidR="00090D46" w:rsidRDefault="00090D46" w:rsidP="00090D46">
      <w:pPr>
        <w:pStyle w:val="Heading1"/>
      </w:pPr>
      <w:r>
        <w:t>Appendix A</w:t>
      </w:r>
    </w:p>
    <w:p w14:paraId="0E156144" w14:textId="77777777" w:rsidR="00AD12BF" w:rsidRDefault="00514391" w:rsidP="00C350A1">
      <w:pPr>
        <w:pStyle w:val="Heading2"/>
      </w:pPr>
      <w:r>
        <w:t>Concentration Response Model Details</w:t>
      </w:r>
    </w:p>
    <w:p w14:paraId="654113B1" w14:textId="77777777" w:rsidR="00FD2905" w:rsidRDefault="00440921" w:rsidP="00440921">
      <w:r>
        <w:t>“Original form” is the formula given in</w:t>
      </w:r>
      <w:r w:rsidR="004434FE">
        <w:t xml:space="preserve"> the BMD technical guidance document</w:t>
      </w:r>
      <w:r w:rsidR="004434FE">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4434FE">
        <w:fldChar w:fldCharType="separate"/>
      </w:r>
      <w:r w:rsidR="00EC2074" w:rsidRPr="00EC2074">
        <w:rPr>
          <w:noProof/>
          <w:vertAlign w:val="superscript"/>
        </w:rPr>
        <w:t>10</w:t>
      </w:r>
      <w:r w:rsidR="004434FE">
        <w:fldChar w:fldCharType="end"/>
      </w:r>
      <w:r>
        <w:t>, when applicable. The “model form” is the form that was used for modeling.</w:t>
      </w:r>
      <w:r w:rsidR="008D4100">
        <w:t xml:space="preserve"> </w:t>
      </w:r>
      <w:r w:rsidR="00FD2905">
        <w:t xml:space="preserve">For convenience, parameters with similar roles in </w:t>
      </w:r>
      <w:r w:rsidR="00514391">
        <w:t>multiple</w:t>
      </w:r>
      <w:r w:rsidR="00FD2905">
        <w:t xml:space="preserve"> model</w:t>
      </w:r>
      <w:r w:rsidR="00514391">
        <w:t>s</w:t>
      </w:r>
      <w:r w:rsidR="00FD2905">
        <w:t xml:space="preserve"> are </w:t>
      </w:r>
      <w:r w:rsidR="00514391">
        <w:t>given the same name</w:t>
      </w:r>
      <w:r w:rsidR="00FD2905">
        <w:t>. Some models have been re-parameterized so that the role of each parameter is clear</w:t>
      </w:r>
      <w:r w:rsidR="004434FE">
        <w:t>er</w:t>
      </w:r>
      <w:r w:rsidR="00FD2905">
        <w:t xml:space="preserve">. </w:t>
      </w:r>
      <w:r w:rsidR="001F77F0">
        <w:t xml:space="preserve">All models are treated as using regular units of concentration for simplicity; however, the Hill and Gain-Loss models are </w:t>
      </w:r>
      <w:r w:rsidR="00514391">
        <w:t>internally</w:t>
      </w:r>
      <w:r w:rsidR="001F77F0">
        <w:t xml:space="preserve"> fit with x in log</w:t>
      </w:r>
      <w:r w:rsidR="001F77F0">
        <w:rPr>
          <w:vertAlign w:val="subscript"/>
        </w:rPr>
        <w:t xml:space="preserve">10 </w:t>
      </w:r>
      <w:r w:rsidR="001F77F0">
        <w:t xml:space="preserve">units and the parameters converted to regular units immediately after. </w:t>
      </w:r>
      <w:r w:rsidR="00FD2905">
        <w:t xml:space="preserve">Parameter meanings </w:t>
      </w:r>
      <w:r w:rsidR="008D4100">
        <w:t xml:space="preserve">and other conventions </w:t>
      </w:r>
      <w:r w:rsidR="00FD2905">
        <w:t xml:space="preserve">are as follows: </w:t>
      </w:r>
    </w:p>
    <w:p w14:paraId="0C9D4AAA" w14:textId="77777777" w:rsidR="00E2412D" w:rsidRPr="008D4100" w:rsidRDefault="00E2412D" w:rsidP="00E2412D">
      <w:pPr>
        <w:pStyle w:val="ListParagraph"/>
        <w:numPr>
          <w:ilvl w:val="0"/>
          <w:numId w:val="1"/>
        </w:numPr>
      </w:pPr>
      <w:r>
        <w:rPr>
          <w:rFonts w:eastAsiaTheme="minorEastAsia"/>
        </w:rPr>
        <w:t>f(x): model function</w:t>
      </w:r>
    </w:p>
    <w:p w14:paraId="09461BAD" w14:textId="77777777" w:rsidR="00E2412D" w:rsidRPr="008D4100" w:rsidRDefault="00E2412D" w:rsidP="00E2412D">
      <w:pPr>
        <w:pStyle w:val="ListParagraph"/>
        <w:numPr>
          <w:ilvl w:val="0"/>
          <w:numId w:val="1"/>
        </w:numPr>
      </w:pPr>
      <w:r>
        <w:rPr>
          <w:rFonts w:eastAsiaTheme="minorEastAsia"/>
        </w:rPr>
        <w:t>x: concentration</w:t>
      </w:r>
      <w:r w:rsidR="006A2D96">
        <w:rPr>
          <w:rFonts w:eastAsiaTheme="minorEastAsia"/>
        </w:rPr>
        <w:t xml:space="preserve"> (in regular units, not log units)</w:t>
      </w:r>
    </w:p>
    <w:p w14:paraId="61A06D00" w14:textId="77777777" w:rsidR="00E2412D" w:rsidRDefault="00E2412D" w:rsidP="00E2412D">
      <w:pPr>
        <w:pStyle w:val="ListParagraph"/>
        <w:numPr>
          <w:ilvl w:val="0"/>
          <w:numId w:val="1"/>
        </w:numPr>
      </w:pPr>
      <w:r>
        <w:rPr>
          <w:rFonts w:eastAsiaTheme="minorEastAsia"/>
        </w:rPr>
        <w:t>y: median of responses at each concentration</w:t>
      </w:r>
    </w:p>
    <w:p w14:paraId="628278D5" w14:textId="77777777" w:rsidR="00FD2905" w:rsidRDefault="00FD2905" w:rsidP="00FD2905">
      <w:pPr>
        <w:pStyle w:val="ListParagraph"/>
        <w:numPr>
          <w:ilvl w:val="0"/>
          <w:numId w:val="1"/>
        </w:numPr>
      </w:pPr>
      <w:r>
        <w:t>a: y scaling factor (in polynomial 1, it’s a slope</w:t>
      </w:r>
      <w:r w:rsidR="00F865C1">
        <w:t xml:space="preserve"> instead</w:t>
      </w:r>
      <w:r>
        <w:t>)</w:t>
      </w:r>
    </w:p>
    <w:p w14:paraId="4262696E" w14:textId="77777777" w:rsidR="00FD2905" w:rsidRDefault="00FD2905" w:rsidP="00FD2905">
      <w:pPr>
        <w:pStyle w:val="ListParagraph"/>
        <w:numPr>
          <w:ilvl w:val="0"/>
          <w:numId w:val="1"/>
        </w:numPr>
      </w:pPr>
      <w:r>
        <w:t>b: x scaling factor</w:t>
      </w:r>
    </w:p>
    <w:p w14:paraId="547389EF" w14:textId="77777777" w:rsidR="00FD2905" w:rsidRDefault="00FD2905" w:rsidP="00FD2905">
      <w:pPr>
        <w:pStyle w:val="ListParagraph"/>
        <w:numPr>
          <w:ilvl w:val="0"/>
          <w:numId w:val="1"/>
        </w:numPr>
      </w:pPr>
      <w:r>
        <w:t>p: power of x</w:t>
      </w:r>
    </w:p>
    <w:p w14:paraId="6F7F8205" w14:textId="77777777" w:rsidR="00FD2905" w:rsidRDefault="00FD2905" w:rsidP="00FD2905">
      <w:pPr>
        <w:pStyle w:val="ListParagraph"/>
        <w:numPr>
          <w:ilvl w:val="0"/>
          <w:numId w:val="1"/>
        </w:numPr>
      </w:pPr>
      <w:r>
        <w:t>q: power of x (gain-loss model loss component)</w:t>
      </w:r>
    </w:p>
    <w:p w14:paraId="09ABDEC0" w14:textId="77777777" w:rsidR="00FD2905" w:rsidRPr="00F865C1" w:rsidRDefault="00FD2905" w:rsidP="00FD2905">
      <w:pPr>
        <w:pStyle w:val="ListParagraph"/>
        <w:numPr>
          <w:ilvl w:val="0"/>
          <w:numId w:val="1"/>
        </w:numPr>
      </w:pPr>
      <w:proofErr w:type="spellStart"/>
      <w:r>
        <w:t>tp</w:t>
      </w:r>
      <w:proofErr w:type="spellEnd"/>
      <w:r>
        <w:t>: model top</w:t>
      </w:r>
      <w:r w:rsidR="00F865C1">
        <w:t xml:space="preserve"> (following </w:t>
      </w:r>
      <w:proofErr w:type="spellStart"/>
      <w:r w:rsidR="00F865C1">
        <w:t>tcpl</w:t>
      </w:r>
      <w:proofErr w:type="spellEnd"/>
      <w:r w:rsidR="00F865C1">
        <w:t xml:space="preserve"> naming)</w:t>
      </w:r>
      <w:r>
        <w:t xml:space="preserve">; </w:t>
      </w:r>
      <w:r w:rsidR="00F865C1">
        <w:t>defined as</w:t>
      </w:r>
      <w:r>
        <w:t xml:space="preserve">  </w:t>
      </w:r>
      <m:oMath>
        <m:r>
          <w:rPr>
            <w:rFonts w:ascii="Cambria Math" w:hAnsi="Cambria Math"/>
          </w:rPr>
          <m:t>tp=</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x→∞</m:t>
                </m:r>
              </m:lim>
            </m:limLow>
          </m:fName>
          <m:e>
            <m:r>
              <w:rPr>
                <w:rFonts w:ascii="Cambria Math" w:hAnsi="Cambria Math"/>
              </w:rPr>
              <m:t>f(x)</m:t>
            </m:r>
          </m:e>
        </m:func>
      </m:oMath>
    </w:p>
    <w:p w14:paraId="218D12A4" w14:textId="77777777" w:rsidR="00F865C1" w:rsidRPr="00F865C1" w:rsidRDefault="00F865C1" w:rsidP="00FD2905">
      <w:pPr>
        <w:pStyle w:val="ListParagraph"/>
        <w:numPr>
          <w:ilvl w:val="0"/>
          <w:numId w:val="1"/>
        </w:numPr>
      </w:pPr>
      <w:proofErr w:type="spellStart"/>
      <w:r>
        <w:rPr>
          <w:rFonts w:eastAsiaTheme="minorEastAsia"/>
        </w:rPr>
        <w:t>ga</w:t>
      </w:r>
      <w:proofErr w:type="spellEnd"/>
      <w:r>
        <w:rPr>
          <w:rFonts w:eastAsiaTheme="minorEastAsia"/>
        </w:rPr>
        <w:t>: model AC</w:t>
      </w:r>
      <w:r>
        <w:rPr>
          <w:rFonts w:eastAsiaTheme="minorEastAsia"/>
          <w:vertAlign w:val="subscript"/>
        </w:rPr>
        <w:t>50</w:t>
      </w:r>
      <w:r>
        <w:rPr>
          <w:rFonts w:eastAsiaTheme="minorEastAsia"/>
        </w:rPr>
        <w:t xml:space="preserve"> (following </w:t>
      </w:r>
      <w:proofErr w:type="spellStart"/>
      <w:r>
        <w:rPr>
          <w:rFonts w:eastAsiaTheme="minorEastAsia"/>
        </w:rPr>
        <w:t>tcpl</w:t>
      </w:r>
      <w:proofErr w:type="spellEnd"/>
      <w:r>
        <w:rPr>
          <w:rFonts w:eastAsiaTheme="minorEastAsia"/>
        </w:rPr>
        <w:t xml:space="preserve"> naming); defined as </w:t>
      </w:r>
      <m:oMath>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2</m:t>
            </m:r>
          </m:den>
        </m:f>
        <m:r>
          <w:rPr>
            <w:rFonts w:ascii="Cambria Math" w:eastAsiaTheme="minorEastAsia" w:hAnsi="Cambria Math"/>
          </w:rPr>
          <m:t>=f(ga)</m:t>
        </m:r>
      </m:oMath>
    </w:p>
    <w:p w14:paraId="3C10DB78" w14:textId="77777777" w:rsidR="00F865C1" w:rsidRPr="00C41FBC" w:rsidRDefault="00F865C1" w:rsidP="00FD2905">
      <w:pPr>
        <w:pStyle w:val="ListParagraph"/>
        <w:numPr>
          <w:ilvl w:val="0"/>
          <w:numId w:val="1"/>
        </w:numPr>
      </w:pPr>
      <w:r>
        <w:rPr>
          <w:rFonts w:eastAsiaTheme="minorEastAsia"/>
        </w:rPr>
        <w:t>la: gain-loss model loss AC</w:t>
      </w:r>
      <w:r>
        <w:rPr>
          <w:rFonts w:eastAsiaTheme="minorEastAsia"/>
          <w:vertAlign w:val="subscript"/>
        </w:rPr>
        <w:t xml:space="preserve">50 </w:t>
      </w:r>
      <w:r>
        <w:rPr>
          <w:rFonts w:eastAsiaTheme="minorEastAsia"/>
        </w:rPr>
        <w:t xml:space="preserve">(following </w:t>
      </w:r>
      <w:proofErr w:type="spellStart"/>
      <w:r>
        <w:rPr>
          <w:rFonts w:eastAsiaTheme="minorEastAsia"/>
        </w:rPr>
        <w:t>tcpl</w:t>
      </w:r>
      <w:proofErr w:type="spellEnd"/>
      <w:r>
        <w:rPr>
          <w:rFonts w:eastAsiaTheme="minorEastAsia"/>
        </w:rPr>
        <w:t xml:space="preserve"> naming); that is, the AC</w:t>
      </w:r>
      <w:r>
        <w:rPr>
          <w:rFonts w:eastAsiaTheme="minorEastAsia"/>
          <w:vertAlign w:val="subscript"/>
        </w:rPr>
        <w:t>50</w:t>
      </w:r>
      <w:r>
        <w:rPr>
          <w:rFonts w:eastAsiaTheme="minorEastAsia"/>
        </w:rPr>
        <w:t xml:space="preserve"> for the loss component</w:t>
      </w:r>
    </w:p>
    <w:p w14:paraId="6DC065C7" w14:textId="77777777" w:rsidR="00C41FBC" w:rsidRPr="002560D1" w:rsidRDefault="00C41FBC" w:rsidP="00FD2905">
      <w:pPr>
        <w:pStyle w:val="ListParagraph"/>
        <w:numPr>
          <w:ilvl w:val="0"/>
          <w:numId w:val="1"/>
        </w:numPr>
      </w:pPr>
      <w:proofErr w:type="spellStart"/>
      <w:r>
        <w:rPr>
          <w:rFonts w:eastAsiaTheme="minorEastAsia"/>
        </w:rPr>
        <w:t>er</w:t>
      </w:r>
      <w:proofErr w:type="spellEnd"/>
      <w:r>
        <w:rPr>
          <w:rFonts w:eastAsiaTheme="minorEastAsia"/>
        </w:rPr>
        <w:t xml:space="preserve">: </w:t>
      </w:r>
      <w:r w:rsidR="000E7694">
        <w:rPr>
          <w:rFonts w:eastAsiaTheme="minorEastAsia"/>
        </w:rPr>
        <w:t xml:space="preserve">log </w:t>
      </w:r>
      <w:r w:rsidR="00130184">
        <w:rPr>
          <w:rFonts w:eastAsiaTheme="minorEastAsia"/>
        </w:rPr>
        <w:t>error parameter</w:t>
      </w:r>
      <w:r w:rsidR="0008382B">
        <w:rPr>
          <w:rFonts w:eastAsiaTheme="minorEastAsia"/>
        </w:rPr>
        <w:t xml:space="preserve"> </w:t>
      </w:r>
      <m:oMath>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σ</m:t>
            </m:r>
          </m:e>
        </m:func>
      </m:oMath>
      <w:r w:rsidR="00130184">
        <w:rPr>
          <w:rFonts w:eastAsiaTheme="minorEastAsia"/>
        </w:rPr>
        <w:t xml:space="preserve">; unless otherwise stated, </w:t>
      </w:r>
      <m:oMath>
        <m:r>
          <w:rPr>
            <w:rFonts w:ascii="Cambria Math" w:eastAsiaTheme="minorEastAsia" w:hAnsi="Cambria Math"/>
          </w:rPr>
          <m:t>-∞&lt;er&l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r>
              <m:rPr>
                <m:nor/>
              </m:rPr>
              <w:rPr>
                <w:rFonts w:ascii="Cambria Math" w:eastAsiaTheme="minorEastAsia" w:hAnsi="Cambria Math"/>
              </w:rPr>
              <m:t>(mad</m:t>
            </m:r>
            <m:r>
              <w:rPr>
                <w:rFonts w:ascii="Cambria Math" w:eastAsiaTheme="minorEastAsia" w:hAnsi="Cambria Math"/>
              </w:rPr>
              <m:t>(y))</m:t>
            </m:r>
          </m:e>
        </m:func>
      </m:oMath>
    </w:p>
    <w:p w14:paraId="090D85AC" w14:textId="77777777" w:rsidR="002560D1" w:rsidRDefault="002560D1" w:rsidP="002560D1">
      <w:pPr>
        <w:pStyle w:val="ListParagraph"/>
        <w:numPr>
          <w:ilvl w:val="0"/>
          <w:numId w:val="1"/>
        </w:numPr>
      </w:pPr>
      <w:r>
        <w:t>x’: concentration with the largest absolute median response</w:t>
      </w:r>
    </w:p>
    <w:p w14:paraId="66CDCD0E" w14:textId="77777777" w:rsidR="002560D1" w:rsidRPr="00E2412D" w:rsidRDefault="002560D1" w:rsidP="002560D1">
      <w:pPr>
        <w:pStyle w:val="ListParagraph"/>
        <w:numPr>
          <w:ilvl w:val="0"/>
          <w:numId w:val="1"/>
        </w:numPr>
      </w:pPr>
      <w:r>
        <w:lastRenderedPageBreak/>
        <w:t>y’: median response at x’ (can be positive or negative)</w:t>
      </w:r>
    </w:p>
    <w:p w14:paraId="00408D6C" w14:textId="77777777" w:rsidR="00E2412D" w:rsidRPr="00E2412D" w:rsidRDefault="00E2412D" w:rsidP="00FD2905">
      <w:pPr>
        <w:pStyle w:val="ListParagraph"/>
        <w:numPr>
          <w:ilvl w:val="0"/>
          <w:numId w:val="1"/>
        </w:numPr>
      </w:pPr>
      <w:proofErr w:type="spellStart"/>
      <w:r>
        <w:rPr>
          <w:rFonts w:eastAsiaTheme="minorEastAsia"/>
        </w:rPr>
        <w:t>bmr</w:t>
      </w:r>
      <w:proofErr w:type="spellEnd"/>
      <w:r>
        <w:rPr>
          <w:rFonts w:eastAsiaTheme="minorEastAsia"/>
        </w:rPr>
        <w:t>: benchmark response level</w:t>
      </w:r>
    </w:p>
    <w:p w14:paraId="477E1AF6" w14:textId="77777777" w:rsidR="00E2412D" w:rsidRPr="00E2412D" w:rsidRDefault="00E2412D" w:rsidP="00E2412D">
      <w:pPr>
        <w:pStyle w:val="ListParagraph"/>
        <w:numPr>
          <w:ilvl w:val="0"/>
          <w:numId w:val="1"/>
        </w:numPr>
      </w:pPr>
      <w:proofErr w:type="spellStart"/>
      <w:r>
        <w:rPr>
          <w:rFonts w:eastAsiaTheme="minorEastAsia"/>
        </w:rPr>
        <w:t>bmd</w:t>
      </w:r>
      <w:proofErr w:type="spellEnd"/>
      <w:r>
        <w:rPr>
          <w:rFonts w:eastAsiaTheme="minorEastAsia"/>
        </w:rPr>
        <w:t xml:space="preserve">: model benchmark dose; defined as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bmd</m:t>
            </m:r>
          </m:e>
        </m:d>
        <m:r>
          <w:rPr>
            <w:rFonts w:ascii="Cambria Math" w:eastAsiaTheme="minorEastAsia" w:hAnsi="Cambria Math"/>
          </w:rPr>
          <m:t>=bmr</m:t>
        </m:r>
      </m:oMath>
    </w:p>
    <w:p w14:paraId="4BDD2815" w14:textId="77777777" w:rsidR="00E2412D" w:rsidRPr="008D4100" w:rsidRDefault="00E2412D" w:rsidP="00E2412D">
      <w:pPr>
        <w:pStyle w:val="ListParagraph"/>
        <w:numPr>
          <w:ilvl w:val="0"/>
          <w:numId w:val="1"/>
        </w:numPr>
      </w:pPr>
      <w:r>
        <w:rPr>
          <w:rFonts w:eastAsiaTheme="minorEastAsia"/>
        </w:rPr>
        <w:t>C: cutoff</w:t>
      </w:r>
    </w:p>
    <w:p w14:paraId="7E579840" w14:textId="77777777" w:rsidR="00784259" w:rsidRPr="00C350A1" w:rsidRDefault="006A2D96" w:rsidP="00784259">
      <w:pPr>
        <w:pStyle w:val="Heading2"/>
      </w:pPr>
      <w:r>
        <w:t>Constant</w:t>
      </w:r>
    </w:p>
    <w:tbl>
      <w:tblPr>
        <w:tblStyle w:val="TableGrid"/>
        <w:tblW w:w="0" w:type="auto"/>
        <w:tblLook w:val="04A0" w:firstRow="1" w:lastRow="0" w:firstColumn="1" w:lastColumn="0" w:noHBand="0" w:noVBand="1"/>
      </w:tblPr>
      <w:tblGrid>
        <w:gridCol w:w="2425"/>
        <w:gridCol w:w="6925"/>
      </w:tblGrid>
      <w:tr w:rsidR="00784259" w14:paraId="5A6C8E1B" w14:textId="77777777" w:rsidTr="006A2D96">
        <w:trPr>
          <w:trHeight w:val="440"/>
        </w:trPr>
        <w:tc>
          <w:tcPr>
            <w:tcW w:w="2425" w:type="dxa"/>
          </w:tcPr>
          <w:p w14:paraId="0178BB4D" w14:textId="77777777" w:rsidR="00784259" w:rsidRPr="006A2D96" w:rsidRDefault="00784259" w:rsidP="006A2D96">
            <w:pPr>
              <w:rPr>
                <w:sz w:val="24"/>
                <w:szCs w:val="24"/>
              </w:rPr>
            </w:pPr>
            <w:r w:rsidRPr="006A2D96">
              <w:rPr>
                <w:sz w:val="24"/>
                <w:szCs w:val="24"/>
              </w:rPr>
              <w:t>Model Form</w:t>
            </w:r>
          </w:p>
        </w:tc>
        <w:tc>
          <w:tcPr>
            <w:tcW w:w="6925" w:type="dxa"/>
          </w:tcPr>
          <w:p w14:paraId="0FB629C1" w14:textId="77777777" w:rsidR="00784259" w:rsidRPr="006A2D96" w:rsidRDefault="00784259" w:rsidP="006A2D96">
            <w:pPr>
              <w:rPr>
                <w:sz w:val="24"/>
                <w:szCs w:val="24"/>
              </w:rPr>
            </w:pPr>
            <m:oMathPara>
              <m:oMath>
                <m:r>
                  <w:rPr>
                    <w:rFonts w:ascii="Cambria Math" w:hAnsi="Cambria Math"/>
                    <w:sz w:val="24"/>
                    <w:szCs w:val="24"/>
                  </w:rPr>
                  <m:t>f(x)=0</m:t>
                </m:r>
              </m:oMath>
            </m:oMathPara>
          </w:p>
        </w:tc>
      </w:tr>
      <w:tr w:rsidR="00784259" w14:paraId="5DD572E8" w14:textId="77777777" w:rsidTr="006A2D96">
        <w:trPr>
          <w:trHeight w:val="620"/>
        </w:trPr>
        <w:tc>
          <w:tcPr>
            <w:tcW w:w="2425" w:type="dxa"/>
          </w:tcPr>
          <w:p w14:paraId="1194819C" w14:textId="77777777" w:rsidR="00784259" w:rsidRPr="006A2D96" w:rsidRDefault="00784259" w:rsidP="006A2D96">
            <w:pPr>
              <w:rPr>
                <w:sz w:val="24"/>
                <w:szCs w:val="24"/>
              </w:rPr>
            </w:pPr>
            <w:r w:rsidRPr="006A2D96">
              <w:rPr>
                <w:sz w:val="24"/>
                <w:szCs w:val="24"/>
              </w:rPr>
              <w:t>Bounds</w:t>
            </w:r>
          </w:p>
        </w:tc>
        <w:tc>
          <w:tcPr>
            <w:tcW w:w="6925" w:type="dxa"/>
          </w:tcPr>
          <w:p w14:paraId="093CE6BC" w14:textId="77777777" w:rsidR="00784259" w:rsidRPr="006A2D96" w:rsidRDefault="00130184" w:rsidP="006A2D96">
            <w:pPr>
              <w:rPr>
                <w:rFonts w:eastAsiaTheme="minorEastAsia"/>
                <w:sz w:val="24"/>
                <w:szCs w:val="24"/>
              </w:rPr>
            </w:pPr>
            <m:oMathPara>
              <m:oMath>
                <m:r>
                  <w:rPr>
                    <w:rFonts w:ascii="Cambria Math" w:eastAsiaTheme="minorEastAsia" w:hAnsi="Cambria Math"/>
                    <w:sz w:val="24"/>
                    <w:szCs w:val="24"/>
                  </w:rPr>
                  <m:t>e</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r>
                  <w:rPr>
                    <w:rFonts w:ascii="Cambria Math" w:hAnsi="Cambria Math"/>
                    <w:sz w:val="24"/>
                    <w:szCs w:val="24"/>
                  </w:rPr>
                  <m:t>-2≤er≤e</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2</m:t>
                </m:r>
              </m:oMath>
            </m:oMathPara>
          </w:p>
          <w:p w14:paraId="006C8275" w14:textId="77777777" w:rsidR="00784259" w:rsidRPr="006A2D96" w:rsidRDefault="00784259" w:rsidP="006A2D96">
            <w:pPr>
              <w:rPr>
                <w:sz w:val="24"/>
                <w:szCs w:val="24"/>
              </w:rPr>
            </w:pPr>
          </w:p>
        </w:tc>
      </w:tr>
    </w:tbl>
    <w:p w14:paraId="60A61528" w14:textId="77777777" w:rsidR="00440921" w:rsidRPr="00440921" w:rsidRDefault="00440921" w:rsidP="00440921"/>
    <w:p w14:paraId="5E8693E5" w14:textId="77777777" w:rsidR="006A2D96" w:rsidRPr="00C350A1" w:rsidRDefault="006A2D96" w:rsidP="006A2D96">
      <w:pPr>
        <w:pStyle w:val="Heading2"/>
      </w:pPr>
      <w:r>
        <w:t>Exponential 2</w:t>
      </w:r>
    </w:p>
    <w:tbl>
      <w:tblPr>
        <w:tblStyle w:val="TableGrid"/>
        <w:tblW w:w="0" w:type="auto"/>
        <w:tblLook w:val="04A0" w:firstRow="1" w:lastRow="0" w:firstColumn="1" w:lastColumn="0" w:noHBand="0" w:noVBand="1"/>
      </w:tblPr>
      <w:tblGrid>
        <w:gridCol w:w="2425"/>
        <w:gridCol w:w="6925"/>
      </w:tblGrid>
      <w:tr w:rsidR="006A2D96" w14:paraId="4A73BA4F" w14:textId="77777777" w:rsidTr="006A2D96">
        <w:trPr>
          <w:trHeight w:val="440"/>
        </w:trPr>
        <w:tc>
          <w:tcPr>
            <w:tcW w:w="2425" w:type="dxa"/>
          </w:tcPr>
          <w:p w14:paraId="6BE49566" w14:textId="77777777" w:rsidR="006A2D96" w:rsidRPr="006A2D96" w:rsidRDefault="006A2D96" w:rsidP="006A2D96">
            <w:pPr>
              <w:rPr>
                <w:sz w:val="24"/>
                <w:szCs w:val="24"/>
              </w:rPr>
            </w:pPr>
            <w:r w:rsidRPr="006A2D96">
              <w:rPr>
                <w:sz w:val="24"/>
                <w:szCs w:val="24"/>
              </w:rPr>
              <w:t>Original Form</w:t>
            </w:r>
          </w:p>
        </w:tc>
        <w:tc>
          <w:tcPr>
            <w:tcW w:w="6925" w:type="dxa"/>
          </w:tcPr>
          <w:p w14:paraId="3B4468C2"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X</m:t>
                    </m:r>
                  </m:sup>
                </m:sSup>
              </m:oMath>
            </m:oMathPara>
          </w:p>
        </w:tc>
      </w:tr>
      <w:tr w:rsidR="006A2D96" w14:paraId="21EB1968" w14:textId="77777777" w:rsidTr="006A2D96">
        <w:trPr>
          <w:trHeight w:val="440"/>
        </w:trPr>
        <w:tc>
          <w:tcPr>
            <w:tcW w:w="2425" w:type="dxa"/>
          </w:tcPr>
          <w:p w14:paraId="54BF4EC0" w14:textId="77777777" w:rsidR="006A2D96" w:rsidRPr="006A2D96" w:rsidRDefault="006A2D96" w:rsidP="006A2D96">
            <w:pPr>
              <w:rPr>
                <w:sz w:val="24"/>
                <w:szCs w:val="24"/>
              </w:rPr>
            </w:pPr>
            <w:r w:rsidRPr="006A2D96">
              <w:rPr>
                <w:sz w:val="24"/>
                <w:szCs w:val="24"/>
              </w:rPr>
              <w:t>Model Form</w:t>
            </w:r>
          </w:p>
        </w:tc>
        <w:tc>
          <w:tcPr>
            <w:tcW w:w="6925" w:type="dxa"/>
          </w:tcPr>
          <w:p w14:paraId="4A3D04B9"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b</m:t>
                    </m:r>
                  </m:sup>
                </m:sSup>
                <m:r>
                  <w:rPr>
                    <w:rFonts w:ascii="Cambria Math" w:hAnsi="Cambria Math"/>
                    <w:sz w:val="24"/>
                    <w:szCs w:val="24"/>
                  </w:rPr>
                  <m:t>-1)</m:t>
                </m:r>
              </m:oMath>
            </m:oMathPara>
          </w:p>
        </w:tc>
      </w:tr>
      <w:tr w:rsidR="006A2D96" w14:paraId="407900E7" w14:textId="77777777" w:rsidTr="006A2D96">
        <w:trPr>
          <w:trHeight w:val="620"/>
        </w:trPr>
        <w:tc>
          <w:tcPr>
            <w:tcW w:w="2425" w:type="dxa"/>
          </w:tcPr>
          <w:p w14:paraId="533A6958" w14:textId="77777777" w:rsidR="006A2D96" w:rsidRPr="006A2D96" w:rsidRDefault="006A2D96" w:rsidP="006A2D96">
            <w:pPr>
              <w:rPr>
                <w:sz w:val="24"/>
                <w:szCs w:val="24"/>
              </w:rPr>
            </w:pPr>
            <w:r w:rsidRPr="006A2D96">
              <w:rPr>
                <w:sz w:val="24"/>
                <w:szCs w:val="24"/>
              </w:rPr>
              <w:t>Parameter Initial Conditions</w:t>
            </w:r>
          </w:p>
        </w:tc>
        <w:tc>
          <w:tcPr>
            <w:tcW w:w="6925" w:type="dxa"/>
          </w:tcPr>
          <w:p w14:paraId="02E84883" w14:textId="77777777" w:rsidR="006A2D96" w:rsidRPr="006A2D96"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24328084" w14:textId="77777777" w:rsidR="006A2D96" w:rsidRPr="006A2D96" w:rsidRDefault="006A2D96" w:rsidP="006A2D96">
            <w:pPr>
              <w:rPr>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xml:space="preserve">= </m:t>
                </m:r>
                <m:r>
                  <m:rPr>
                    <m:sty m:val="p"/>
                  </m:rPr>
                  <w:rPr>
                    <w:rFonts w:ascii="Cambria Math" w:hAnsi="Cambria Math"/>
                    <w:sz w:val="24"/>
                    <w:szCs w:val="24"/>
                  </w:rPr>
                  <m:t>max⁡</m:t>
                </m:r>
                <m:r>
                  <w:rPr>
                    <w:rFonts w:ascii="Cambria Math" w:hAnsi="Cambria Math"/>
                    <w:sz w:val="24"/>
                    <w:szCs w:val="24"/>
                  </w:rPr>
                  <m:t>(x)</m:t>
                </m:r>
              </m:oMath>
            </m:oMathPara>
          </w:p>
        </w:tc>
      </w:tr>
      <w:tr w:rsidR="006A2D96" w14:paraId="3D674DA2" w14:textId="77777777" w:rsidTr="006A2D96">
        <w:trPr>
          <w:trHeight w:val="620"/>
        </w:trPr>
        <w:tc>
          <w:tcPr>
            <w:tcW w:w="2425" w:type="dxa"/>
          </w:tcPr>
          <w:p w14:paraId="7D246A31" w14:textId="77777777" w:rsidR="006A2D96" w:rsidRPr="006A2D96" w:rsidRDefault="006A2D96" w:rsidP="006A2D96">
            <w:pPr>
              <w:rPr>
                <w:sz w:val="24"/>
                <w:szCs w:val="24"/>
              </w:rPr>
            </w:pPr>
            <w:r w:rsidRPr="006A2D96">
              <w:rPr>
                <w:sz w:val="24"/>
                <w:szCs w:val="24"/>
              </w:rPr>
              <w:t>Bounds</w:t>
            </w:r>
          </w:p>
        </w:tc>
        <w:tc>
          <w:tcPr>
            <w:tcW w:w="6925" w:type="dxa"/>
          </w:tcPr>
          <w:p w14:paraId="790AD68E" w14:textId="77777777" w:rsidR="006A2D96" w:rsidRPr="006A2D96" w:rsidRDefault="008C17D9"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2FD5F00F" w14:textId="77777777" w:rsidR="006A2D96" w:rsidRPr="006A2D96" w:rsidRDefault="008C17D9" w:rsidP="006A2D96">
            <w:pPr>
              <w:rPr>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2</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tc>
      </w:tr>
      <w:tr w:rsidR="006A2D96" w14:paraId="59BBA5CE" w14:textId="77777777" w:rsidTr="006A2D96">
        <w:trPr>
          <w:trHeight w:val="890"/>
        </w:trPr>
        <w:tc>
          <w:tcPr>
            <w:tcW w:w="2425" w:type="dxa"/>
          </w:tcPr>
          <w:p w14:paraId="3F1A260E" w14:textId="77777777" w:rsidR="006A2D96" w:rsidRPr="006A2D96" w:rsidRDefault="006A2D96" w:rsidP="006A2D96">
            <w:pPr>
              <w:rPr>
                <w:sz w:val="24"/>
                <w:szCs w:val="24"/>
              </w:rPr>
            </w:pPr>
            <w:r w:rsidRPr="006A2D96">
              <w:rPr>
                <w:sz w:val="24"/>
                <w:szCs w:val="24"/>
              </w:rPr>
              <w:t>BMD Substitution</w:t>
            </w:r>
          </w:p>
        </w:tc>
        <w:tc>
          <w:tcPr>
            <w:tcW w:w="6925" w:type="dxa"/>
          </w:tcPr>
          <w:p w14:paraId="6932B7A2"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bmd</m:t>
                    </m:r>
                  </m:num>
                  <m:den>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a</m:t>
                                </m:r>
                              </m:den>
                            </m:f>
                            <m:r>
                              <w:rPr>
                                <w:rFonts w:ascii="Cambria Math" w:hAnsi="Cambria Math"/>
                                <w:sz w:val="24"/>
                                <w:szCs w:val="24"/>
                              </w:rPr>
                              <m:t>+1</m:t>
                            </m:r>
                          </m:e>
                        </m:d>
                      </m:e>
                    </m:func>
                  </m:den>
                </m:f>
                <m:r>
                  <w:rPr>
                    <w:rFonts w:ascii="Cambria Math" w:hAnsi="Cambria Math"/>
                    <w:sz w:val="24"/>
                    <w:szCs w:val="24"/>
                  </w:rPr>
                  <m:t xml:space="preserve"> </m:t>
                </m:r>
              </m:oMath>
            </m:oMathPara>
          </w:p>
        </w:tc>
      </w:tr>
      <w:tr w:rsidR="006A2D96" w14:paraId="049AD96F" w14:textId="77777777" w:rsidTr="006A2D96">
        <w:trPr>
          <w:trHeight w:val="792"/>
        </w:trPr>
        <w:tc>
          <w:tcPr>
            <w:tcW w:w="2425" w:type="dxa"/>
          </w:tcPr>
          <w:p w14:paraId="0ED4B584" w14:textId="77777777" w:rsidR="006A2D96" w:rsidRPr="006A2D96" w:rsidRDefault="006A2D96" w:rsidP="006A2D96">
            <w:pPr>
              <w:rPr>
                <w:sz w:val="24"/>
                <w:szCs w:val="24"/>
              </w:rPr>
            </w:pPr>
            <w:r w:rsidRPr="006A2D96">
              <w:rPr>
                <w:sz w:val="24"/>
                <w:szCs w:val="24"/>
              </w:rPr>
              <w:t>Top Substitution</w:t>
            </w:r>
          </w:p>
        </w:tc>
        <w:tc>
          <w:tcPr>
            <w:tcW w:w="6925" w:type="dxa"/>
          </w:tcPr>
          <w:p w14:paraId="11444F17"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r>
                          <w:rPr>
                            <w:rFonts w:ascii="Cambria Math" w:hAnsi="Cambria Math"/>
                            <w:sz w:val="24"/>
                            <w:szCs w:val="24"/>
                          </w:rPr>
                          <m:t>e</m:t>
                        </m:r>
                      </m:e>
                      <m:sup>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sup>
                    </m:sSup>
                    <m:r>
                      <w:rPr>
                        <w:rFonts w:ascii="Cambria Math" w:hAnsi="Cambria Math"/>
                        <w:sz w:val="24"/>
                        <w:szCs w:val="24"/>
                      </w:rPr>
                      <m:t>-1</m:t>
                    </m:r>
                  </m:den>
                </m:f>
                <m:r>
                  <w:rPr>
                    <w:rFonts w:ascii="Cambria Math" w:hAnsi="Cambria Math"/>
                    <w:sz w:val="24"/>
                    <w:szCs w:val="24"/>
                  </w:rPr>
                  <m:t xml:space="preserve"> </m:t>
                </m:r>
              </m:oMath>
            </m:oMathPara>
          </w:p>
        </w:tc>
      </w:tr>
    </w:tbl>
    <w:p w14:paraId="43943404" w14:textId="77777777" w:rsidR="006A2D96" w:rsidRDefault="006A2D96" w:rsidP="00C350A1"/>
    <w:p w14:paraId="279C5C3D" w14:textId="77777777" w:rsidR="006A2D96" w:rsidRPr="00C350A1" w:rsidRDefault="006A2D96" w:rsidP="006A2D96">
      <w:pPr>
        <w:pStyle w:val="Heading2"/>
      </w:pPr>
      <w:r>
        <w:t>Exponential 3</w:t>
      </w:r>
    </w:p>
    <w:tbl>
      <w:tblPr>
        <w:tblStyle w:val="TableGrid"/>
        <w:tblW w:w="0" w:type="auto"/>
        <w:tblLook w:val="04A0" w:firstRow="1" w:lastRow="0" w:firstColumn="1" w:lastColumn="0" w:noHBand="0" w:noVBand="1"/>
      </w:tblPr>
      <w:tblGrid>
        <w:gridCol w:w="2425"/>
        <w:gridCol w:w="6925"/>
      </w:tblGrid>
      <w:tr w:rsidR="006A2D96" w14:paraId="10EB3573" w14:textId="77777777" w:rsidTr="006A2D96">
        <w:trPr>
          <w:trHeight w:val="440"/>
        </w:trPr>
        <w:tc>
          <w:tcPr>
            <w:tcW w:w="2425" w:type="dxa"/>
          </w:tcPr>
          <w:p w14:paraId="348B6162" w14:textId="77777777" w:rsidR="006A2D96" w:rsidRPr="006A2D96" w:rsidRDefault="006A2D96" w:rsidP="006A2D96">
            <w:pPr>
              <w:rPr>
                <w:sz w:val="24"/>
                <w:szCs w:val="24"/>
              </w:rPr>
            </w:pPr>
            <w:r w:rsidRPr="006A2D96">
              <w:rPr>
                <w:sz w:val="24"/>
                <w:szCs w:val="24"/>
              </w:rPr>
              <w:t>Original Form</w:t>
            </w:r>
          </w:p>
        </w:tc>
        <w:tc>
          <w:tcPr>
            <w:tcW w:w="6925" w:type="dxa"/>
          </w:tcPr>
          <w:p w14:paraId="6223C28B"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kX</m:t>
                            </m:r>
                          </m:e>
                        </m:d>
                      </m:e>
                      <m:sup>
                        <m:r>
                          <w:rPr>
                            <w:rFonts w:ascii="Cambria Math" w:hAnsi="Cambria Math"/>
                            <w:sz w:val="24"/>
                            <w:szCs w:val="24"/>
                          </w:rPr>
                          <m:t>d</m:t>
                        </m:r>
                      </m:sup>
                    </m:sSup>
                  </m:sup>
                </m:sSup>
              </m:oMath>
            </m:oMathPara>
          </w:p>
        </w:tc>
      </w:tr>
      <w:tr w:rsidR="006A2D96" w14:paraId="6A5508C3" w14:textId="77777777" w:rsidTr="006A2D96">
        <w:trPr>
          <w:trHeight w:val="548"/>
        </w:trPr>
        <w:tc>
          <w:tcPr>
            <w:tcW w:w="2425" w:type="dxa"/>
          </w:tcPr>
          <w:p w14:paraId="2A6E4649" w14:textId="77777777" w:rsidR="006A2D96" w:rsidRPr="006A2D96" w:rsidRDefault="006A2D96" w:rsidP="006A2D96">
            <w:pPr>
              <w:rPr>
                <w:sz w:val="24"/>
                <w:szCs w:val="24"/>
              </w:rPr>
            </w:pPr>
            <w:r w:rsidRPr="006A2D96">
              <w:rPr>
                <w:sz w:val="24"/>
                <w:szCs w:val="24"/>
              </w:rPr>
              <w:t>Model Form</w:t>
            </w:r>
          </w:p>
        </w:tc>
        <w:tc>
          <w:tcPr>
            <w:tcW w:w="6925" w:type="dxa"/>
          </w:tcPr>
          <w:p w14:paraId="638B1943"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b</m:t>
                                </m:r>
                              </m:den>
                            </m:f>
                          </m:e>
                        </m:d>
                      </m:e>
                      <m:sup>
                        <m:r>
                          <w:rPr>
                            <w:rFonts w:ascii="Cambria Math" w:hAnsi="Cambria Math"/>
                            <w:sz w:val="24"/>
                            <w:szCs w:val="24"/>
                          </w:rPr>
                          <m:t>p</m:t>
                        </m:r>
                      </m:sup>
                    </m:sSup>
                  </m:sup>
                </m:sSup>
                <m:r>
                  <w:rPr>
                    <w:rFonts w:ascii="Cambria Math" w:hAnsi="Cambria Math"/>
                    <w:sz w:val="24"/>
                    <w:szCs w:val="24"/>
                  </w:rPr>
                  <m:t>-1)</m:t>
                </m:r>
              </m:oMath>
            </m:oMathPara>
          </w:p>
        </w:tc>
      </w:tr>
      <w:tr w:rsidR="006A2D96" w14:paraId="135EC922" w14:textId="77777777" w:rsidTr="00130184">
        <w:trPr>
          <w:trHeight w:val="980"/>
        </w:trPr>
        <w:tc>
          <w:tcPr>
            <w:tcW w:w="2425" w:type="dxa"/>
          </w:tcPr>
          <w:p w14:paraId="5B3E107B" w14:textId="77777777" w:rsidR="006A2D96" w:rsidRPr="006A2D96" w:rsidRDefault="006A2D96" w:rsidP="006A2D96">
            <w:pPr>
              <w:rPr>
                <w:sz w:val="24"/>
                <w:szCs w:val="24"/>
              </w:rPr>
            </w:pPr>
            <w:r w:rsidRPr="006A2D96">
              <w:rPr>
                <w:sz w:val="24"/>
                <w:szCs w:val="24"/>
              </w:rPr>
              <w:t>Parameter Initial Conditions</w:t>
            </w:r>
          </w:p>
        </w:tc>
        <w:tc>
          <w:tcPr>
            <w:tcW w:w="6925" w:type="dxa"/>
          </w:tcPr>
          <w:p w14:paraId="770B313F" w14:textId="77777777" w:rsidR="006A2D96" w:rsidRPr="006A2D96"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036D33AE" w14:textId="77777777" w:rsidR="00130184" w:rsidRPr="00130184" w:rsidRDefault="00130184" w:rsidP="006A2D96">
            <w:pPr>
              <w:rPr>
                <w:rFonts w:eastAsiaTheme="minorEastAsia"/>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oMath>
            </m:oMathPara>
          </w:p>
          <w:p w14:paraId="0F643C02" w14:textId="77777777" w:rsidR="006A2D96" w:rsidRPr="006A2D96" w:rsidRDefault="008C17D9" w:rsidP="006A2D96">
            <w:pPr>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r>
                  <w:rPr>
                    <w:rFonts w:ascii="Cambria Math" w:hAnsi="Cambria Math"/>
                    <w:sz w:val="24"/>
                    <w:szCs w:val="24"/>
                  </w:rPr>
                  <m:t>=1.2</m:t>
                </m:r>
              </m:oMath>
            </m:oMathPara>
          </w:p>
        </w:tc>
      </w:tr>
      <w:tr w:rsidR="006A2D96" w14:paraId="510C7A21" w14:textId="77777777" w:rsidTr="002560D1">
        <w:trPr>
          <w:trHeight w:val="890"/>
        </w:trPr>
        <w:tc>
          <w:tcPr>
            <w:tcW w:w="2425" w:type="dxa"/>
          </w:tcPr>
          <w:p w14:paraId="3656DDDE" w14:textId="77777777" w:rsidR="006A2D96" w:rsidRPr="006A2D96" w:rsidRDefault="006A2D96" w:rsidP="006A2D96">
            <w:pPr>
              <w:rPr>
                <w:sz w:val="24"/>
                <w:szCs w:val="24"/>
              </w:rPr>
            </w:pPr>
            <w:r w:rsidRPr="006A2D96">
              <w:rPr>
                <w:sz w:val="24"/>
                <w:szCs w:val="24"/>
              </w:rPr>
              <w:lastRenderedPageBreak/>
              <w:t>Bounds</w:t>
            </w:r>
          </w:p>
        </w:tc>
        <w:tc>
          <w:tcPr>
            <w:tcW w:w="6925" w:type="dxa"/>
          </w:tcPr>
          <w:p w14:paraId="3D8A502F" w14:textId="77777777" w:rsidR="006A2D96" w:rsidRPr="006A2D96" w:rsidRDefault="008C17D9"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7E33004D" w14:textId="77777777" w:rsidR="002560D1" w:rsidRPr="002560D1" w:rsidRDefault="00130184" w:rsidP="006A2D96">
            <w:pPr>
              <w:rPr>
                <w:rFonts w:eastAsiaTheme="minorEastAsia"/>
                <w:sz w:val="24"/>
                <w:szCs w:val="24"/>
              </w:rPr>
            </w:pPr>
            <m:oMathPara>
              <m:oMath>
                <m:r>
                  <w:rPr>
                    <w:rFonts w:ascii="Cambria Math" w:hAnsi="Cambria Math"/>
                    <w:sz w:val="24"/>
                    <w:szCs w:val="24"/>
                  </w:rPr>
                  <m:t>.01</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p w14:paraId="059F7307" w14:textId="77777777" w:rsidR="006A2D96" w:rsidRPr="006A2D96" w:rsidRDefault="002560D1" w:rsidP="006A2D96">
            <w:pPr>
              <w:rPr>
                <w:sz w:val="24"/>
                <w:szCs w:val="24"/>
              </w:rPr>
            </w:pPr>
            <m:oMathPara>
              <m:oMath>
                <m:r>
                  <w:rPr>
                    <w:rFonts w:ascii="Cambria Math" w:hAnsi="Cambria Math"/>
                    <w:sz w:val="24"/>
                    <w:szCs w:val="24"/>
                  </w:rPr>
                  <m:t>.3&lt;p&lt;8</m:t>
                </m:r>
              </m:oMath>
            </m:oMathPara>
          </w:p>
        </w:tc>
      </w:tr>
      <w:tr w:rsidR="006A2D96" w14:paraId="02C0E3D3" w14:textId="77777777" w:rsidTr="006A2D96">
        <w:trPr>
          <w:trHeight w:val="890"/>
        </w:trPr>
        <w:tc>
          <w:tcPr>
            <w:tcW w:w="2425" w:type="dxa"/>
          </w:tcPr>
          <w:p w14:paraId="66B632BB" w14:textId="77777777" w:rsidR="006A2D96" w:rsidRPr="006A2D96" w:rsidRDefault="006A2D96" w:rsidP="006A2D96">
            <w:pPr>
              <w:rPr>
                <w:sz w:val="24"/>
                <w:szCs w:val="24"/>
              </w:rPr>
            </w:pPr>
            <w:r w:rsidRPr="006A2D96">
              <w:rPr>
                <w:sz w:val="24"/>
                <w:szCs w:val="24"/>
              </w:rPr>
              <w:t>BMD Substitution</w:t>
            </w:r>
          </w:p>
        </w:tc>
        <w:tc>
          <w:tcPr>
            <w:tcW w:w="6925" w:type="dxa"/>
          </w:tcPr>
          <w:p w14:paraId="76C51B9A"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bmd</m:t>
                    </m:r>
                  </m:num>
                  <m:den>
                    <m:func>
                      <m:funcPr>
                        <m:ctrlPr>
                          <w:rPr>
                            <w:rFonts w:ascii="Cambria Math" w:hAnsi="Cambria Math"/>
                            <w:i/>
                            <w:sz w:val="24"/>
                            <w:szCs w:val="24"/>
                          </w:rPr>
                        </m:ctrlPr>
                      </m:funcPr>
                      <m:fName>
                        <m:sSup>
                          <m:sSupPr>
                            <m:ctrlPr>
                              <w:rPr>
                                <w:rFonts w:ascii="Cambria Math" w:hAnsi="Cambria Math"/>
                                <w:sz w:val="24"/>
                                <w:szCs w:val="24"/>
                              </w:rPr>
                            </m:ctrlPr>
                          </m:sSupPr>
                          <m:e>
                            <m:r>
                              <m:rPr>
                                <m:sty m:val="p"/>
                              </m:rPr>
                              <w:rPr>
                                <w:rFonts w:ascii="Cambria Math" w:hAnsi="Cambria Math"/>
                                <w:sz w:val="24"/>
                                <w:szCs w:val="24"/>
                              </w:rPr>
                              <m:t>ln</m:t>
                            </m:r>
                          </m:e>
                          <m:sup>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p</m:t>
                                </m:r>
                              </m:den>
                            </m:f>
                          </m:sup>
                        </m:sSup>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a</m:t>
                                </m:r>
                              </m:den>
                            </m:f>
                            <m:r>
                              <w:rPr>
                                <w:rFonts w:ascii="Cambria Math" w:hAnsi="Cambria Math"/>
                                <w:sz w:val="24"/>
                                <w:szCs w:val="24"/>
                              </w:rPr>
                              <m:t>+1</m:t>
                            </m:r>
                          </m:e>
                        </m:d>
                      </m:e>
                    </m:func>
                  </m:den>
                </m:f>
                <m:r>
                  <w:rPr>
                    <w:rFonts w:ascii="Cambria Math" w:hAnsi="Cambria Math"/>
                    <w:sz w:val="24"/>
                    <w:szCs w:val="24"/>
                  </w:rPr>
                  <m:t xml:space="preserve"> </m:t>
                </m:r>
              </m:oMath>
            </m:oMathPara>
          </w:p>
        </w:tc>
      </w:tr>
      <w:tr w:rsidR="006A2D96" w14:paraId="3368442C" w14:textId="77777777" w:rsidTr="006A2D96">
        <w:trPr>
          <w:trHeight w:val="792"/>
        </w:trPr>
        <w:tc>
          <w:tcPr>
            <w:tcW w:w="2425" w:type="dxa"/>
          </w:tcPr>
          <w:p w14:paraId="3CF0D950" w14:textId="77777777" w:rsidR="006A2D96" w:rsidRPr="006A2D96" w:rsidRDefault="006A2D96" w:rsidP="006A2D96">
            <w:pPr>
              <w:rPr>
                <w:sz w:val="24"/>
                <w:szCs w:val="24"/>
              </w:rPr>
            </w:pPr>
            <w:r w:rsidRPr="006A2D96">
              <w:rPr>
                <w:sz w:val="24"/>
                <w:szCs w:val="24"/>
              </w:rPr>
              <w:t>Top Substitution</w:t>
            </w:r>
          </w:p>
        </w:tc>
        <w:tc>
          <w:tcPr>
            <w:tcW w:w="6925" w:type="dxa"/>
          </w:tcPr>
          <w:p w14:paraId="7ECDACB9"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e>
                            </m:d>
                          </m:e>
                          <m:sup>
                            <m:r>
                              <w:rPr>
                                <w:rFonts w:ascii="Cambria Math" w:hAnsi="Cambria Math"/>
                                <w:sz w:val="24"/>
                                <w:szCs w:val="24"/>
                              </w:rPr>
                              <m:t>p</m:t>
                            </m:r>
                          </m:sup>
                        </m:sSup>
                      </m:sup>
                    </m:sSup>
                    <m:r>
                      <w:rPr>
                        <w:rFonts w:ascii="Cambria Math" w:hAnsi="Cambria Math"/>
                        <w:sz w:val="24"/>
                        <w:szCs w:val="24"/>
                      </w:rPr>
                      <m:t>-1</m:t>
                    </m:r>
                  </m:den>
                </m:f>
                <m:r>
                  <w:rPr>
                    <w:rFonts w:ascii="Cambria Math" w:hAnsi="Cambria Math"/>
                    <w:sz w:val="24"/>
                    <w:szCs w:val="24"/>
                  </w:rPr>
                  <m:t xml:space="preserve"> </m:t>
                </m:r>
              </m:oMath>
            </m:oMathPara>
          </w:p>
        </w:tc>
      </w:tr>
    </w:tbl>
    <w:p w14:paraId="420C1557" w14:textId="77777777" w:rsidR="006A2D96" w:rsidRDefault="006A2D96" w:rsidP="00C350A1"/>
    <w:p w14:paraId="649B7DC6" w14:textId="77777777" w:rsidR="006A2D96" w:rsidRPr="00C350A1" w:rsidRDefault="006A2D96" w:rsidP="006A2D96">
      <w:pPr>
        <w:pStyle w:val="Heading2"/>
      </w:pPr>
      <w:r>
        <w:t>Exponential 4</w:t>
      </w:r>
    </w:p>
    <w:tbl>
      <w:tblPr>
        <w:tblStyle w:val="TableGrid"/>
        <w:tblW w:w="0" w:type="auto"/>
        <w:tblLook w:val="04A0" w:firstRow="1" w:lastRow="0" w:firstColumn="1" w:lastColumn="0" w:noHBand="0" w:noVBand="1"/>
      </w:tblPr>
      <w:tblGrid>
        <w:gridCol w:w="2425"/>
        <w:gridCol w:w="6925"/>
      </w:tblGrid>
      <w:tr w:rsidR="006A2D96" w14:paraId="291DFFC8" w14:textId="77777777" w:rsidTr="006A2D96">
        <w:trPr>
          <w:trHeight w:val="440"/>
        </w:trPr>
        <w:tc>
          <w:tcPr>
            <w:tcW w:w="2425" w:type="dxa"/>
          </w:tcPr>
          <w:p w14:paraId="3C350699" w14:textId="77777777" w:rsidR="006A2D96" w:rsidRPr="006A2D96" w:rsidRDefault="006A2D96" w:rsidP="006A2D96">
            <w:pPr>
              <w:rPr>
                <w:sz w:val="24"/>
                <w:szCs w:val="24"/>
              </w:rPr>
            </w:pPr>
            <w:r w:rsidRPr="006A2D96">
              <w:rPr>
                <w:sz w:val="24"/>
                <w:szCs w:val="24"/>
              </w:rPr>
              <w:t>Original Form</w:t>
            </w:r>
          </w:p>
        </w:tc>
        <w:tc>
          <w:tcPr>
            <w:tcW w:w="6925" w:type="dxa"/>
          </w:tcPr>
          <w:p w14:paraId="594AE41D"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c-(c-1)e</m:t>
                    </m:r>
                  </m:e>
                  <m:sup>
                    <m:r>
                      <w:rPr>
                        <w:rFonts w:ascii="Cambria Math" w:hAnsi="Cambria Math"/>
                        <w:sz w:val="24"/>
                        <w:szCs w:val="24"/>
                      </w:rPr>
                      <m:t>-kX</m:t>
                    </m:r>
                  </m:sup>
                </m:sSup>
                <m:r>
                  <w:rPr>
                    <w:rFonts w:ascii="Cambria Math" w:hAnsi="Cambria Math"/>
                    <w:sz w:val="24"/>
                    <w:szCs w:val="24"/>
                  </w:rPr>
                  <m:t>)</m:t>
                </m:r>
              </m:oMath>
            </m:oMathPara>
          </w:p>
        </w:tc>
      </w:tr>
      <w:tr w:rsidR="006A2D96" w14:paraId="37A2C9B5" w14:textId="77777777" w:rsidTr="006A2D96">
        <w:trPr>
          <w:trHeight w:val="440"/>
        </w:trPr>
        <w:tc>
          <w:tcPr>
            <w:tcW w:w="2425" w:type="dxa"/>
          </w:tcPr>
          <w:p w14:paraId="7EEA6DED" w14:textId="77777777" w:rsidR="006A2D96" w:rsidRPr="006A2D96" w:rsidRDefault="006A2D96" w:rsidP="006A2D96">
            <w:pPr>
              <w:rPr>
                <w:sz w:val="24"/>
                <w:szCs w:val="24"/>
              </w:rPr>
            </w:pPr>
            <w:r w:rsidRPr="006A2D96">
              <w:rPr>
                <w:sz w:val="24"/>
                <w:szCs w:val="24"/>
              </w:rPr>
              <w:t>Model Form</w:t>
            </w:r>
          </w:p>
        </w:tc>
        <w:tc>
          <w:tcPr>
            <w:tcW w:w="6925" w:type="dxa"/>
          </w:tcPr>
          <w:p w14:paraId="028807E0" w14:textId="77777777" w:rsidR="006A2D96" w:rsidRPr="006A2D96" w:rsidRDefault="006A2D96" w:rsidP="006A2D96">
            <w:pPr>
              <w:rPr>
                <w:sz w:val="24"/>
                <w:szCs w:val="24"/>
              </w:rPr>
            </w:pPr>
            <m:oMathPara>
              <m:oMath>
                <m:r>
                  <w:rPr>
                    <w:rFonts w:ascii="Cambria Math" w:hAnsi="Cambria Math"/>
                    <w:sz w:val="24"/>
                    <w:szCs w:val="24"/>
                  </w:rPr>
                  <m:t>f(x)=tp(</m:t>
                </m:r>
                <m:sSup>
                  <m:sSupPr>
                    <m:ctrlPr>
                      <w:rPr>
                        <w:rFonts w:ascii="Cambria Math" w:hAnsi="Cambria Math"/>
                        <w:i/>
                        <w:sz w:val="24"/>
                        <w:szCs w:val="24"/>
                      </w:rPr>
                    </m:ctrlPr>
                  </m:sSupPr>
                  <m:e>
                    <m:r>
                      <w:rPr>
                        <w:rFonts w:ascii="Cambria Math" w:hAnsi="Cambria Math"/>
                        <w:sz w:val="24"/>
                        <w:szCs w:val="24"/>
                      </w:rPr>
                      <m:t>1-2</m:t>
                    </m:r>
                  </m:e>
                  <m:sup>
                    <m:r>
                      <w:rPr>
                        <w:rFonts w:ascii="Cambria Math" w:hAnsi="Cambria Math"/>
                        <w:sz w:val="24"/>
                        <w:szCs w:val="24"/>
                      </w:rPr>
                      <m:t>-x/ga</m:t>
                    </m:r>
                  </m:sup>
                </m:sSup>
                <m:r>
                  <w:rPr>
                    <w:rFonts w:ascii="Cambria Math" w:hAnsi="Cambria Math"/>
                    <w:sz w:val="24"/>
                    <w:szCs w:val="24"/>
                  </w:rPr>
                  <m:t>)</m:t>
                </m:r>
              </m:oMath>
            </m:oMathPara>
          </w:p>
        </w:tc>
      </w:tr>
      <w:tr w:rsidR="006A2D96" w14:paraId="05127598" w14:textId="77777777" w:rsidTr="002560D1">
        <w:trPr>
          <w:trHeight w:val="980"/>
        </w:trPr>
        <w:tc>
          <w:tcPr>
            <w:tcW w:w="2425" w:type="dxa"/>
          </w:tcPr>
          <w:p w14:paraId="7B20FA79" w14:textId="77777777" w:rsidR="006A2D96" w:rsidRPr="006A2D96" w:rsidRDefault="006A2D96" w:rsidP="006A2D96">
            <w:pPr>
              <w:rPr>
                <w:sz w:val="24"/>
                <w:szCs w:val="24"/>
              </w:rPr>
            </w:pPr>
            <w:r w:rsidRPr="006A2D96">
              <w:rPr>
                <w:sz w:val="24"/>
                <w:szCs w:val="24"/>
              </w:rPr>
              <w:t>Parameter Initial Conditions</w:t>
            </w:r>
          </w:p>
        </w:tc>
        <w:tc>
          <w:tcPr>
            <w:tcW w:w="6925" w:type="dxa"/>
          </w:tcPr>
          <w:p w14:paraId="3B35DD02" w14:textId="77777777" w:rsidR="006A2D96" w:rsidRPr="006A2D96"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1C6C62AE" w14:textId="77777777" w:rsidR="006A2D96" w:rsidRPr="006A2D96" w:rsidRDefault="002560D1" w:rsidP="006A2D96">
            <w:pPr>
              <w:rPr>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oMath>
            </m:oMathPara>
          </w:p>
        </w:tc>
      </w:tr>
      <w:tr w:rsidR="006A2D96" w14:paraId="5086C656" w14:textId="77777777" w:rsidTr="00042318">
        <w:trPr>
          <w:trHeight w:val="998"/>
        </w:trPr>
        <w:tc>
          <w:tcPr>
            <w:tcW w:w="2425" w:type="dxa"/>
          </w:tcPr>
          <w:p w14:paraId="30360D87" w14:textId="77777777" w:rsidR="006A2D96" w:rsidRPr="006A2D96" w:rsidRDefault="006A2D96" w:rsidP="006A2D96">
            <w:pPr>
              <w:rPr>
                <w:sz w:val="24"/>
                <w:szCs w:val="24"/>
              </w:rPr>
            </w:pPr>
            <w:r w:rsidRPr="006A2D96">
              <w:rPr>
                <w:sz w:val="24"/>
                <w:szCs w:val="24"/>
              </w:rPr>
              <w:t>Bounds</w:t>
            </w:r>
          </w:p>
        </w:tc>
        <w:tc>
          <w:tcPr>
            <w:tcW w:w="6925" w:type="dxa"/>
          </w:tcPr>
          <w:p w14:paraId="24B1CE8F" w14:textId="77777777" w:rsidR="006A2D96" w:rsidRPr="006A2D96" w:rsidRDefault="002560D1" w:rsidP="006A2D96">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544E079C" w14:textId="77777777" w:rsidR="006A2D96" w:rsidRPr="00042318" w:rsidRDefault="008C17D9" w:rsidP="006A2D96">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tc>
      </w:tr>
      <w:tr w:rsidR="006A2D96" w14:paraId="465DE164" w14:textId="77777777" w:rsidTr="006A2D96">
        <w:trPr>
          <w:trHeight w:val="890"/>
        </w:trPr>
        <w:tc>
          <w:tcPr>
            <w:tcW w:w="2425" w:type="dxa"/>
          </w:tcPr>
          <w:p w14:paraId="5D73A2D6" w14:textId="77777777" w:rsidR="006A2D96" w:rsidRPr="006A2D96" w:rsidRDefault="006A2D96" w:rsidP="006A2D96">
            <w:pPr>
              <w:rPr>
                <w:sz w:val="24"/>
                <w:szCs w:val="24"/>
              </w:rPr>
            </w:pPr>
            <w:r w:rsidRPr="006A2D96">
              <w:rPr>
                <w:sz w:val="24"/>
                <w:szCs w:val="24"/>
              </w:rPr>
              <w:t>BMD Substitution</w:t>
            </w:r>
          </w:p>
        </w:tc>
        <w:tc>
          <w:tcPr>
            <w:tcW w:w="6925" w:type="dxa"/>
          </w:tcPr>
          <w:p w14:paraId="383AE487" w14:textId="77777777" w:rsidR="006A2D96" w:rsidRPr="006A2D96" w:rsidRDefault="00D45004" w:rsidP="006A2D96">
            <w:pPr>
              <w:rPr>
                <w:sz w:val="24"/>
                <w:szCs w:val="24"/>
              </w:rPr>
            </w:pPr>
            <m:oMathPara>
              <m:oMath>
                <m:r>
                  <w:rPr>
                    <w:rFonts w:ascii="Cambria Math" w:hAnsi="Cambria Math"/>
                    <w:sz w:val="24"/>
                    <w:szCs w:val="24"/>
                  </w:rPr>
                  <m:t>ga=</m:t>
                </m:r>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m:t>
                    </m:r>
                    <m:func>
                      <m:funcPr>
                        <m:ctrlPr>
                          <w:rPr>
                            <w:rFonts w:ascii="Cambria Math" w:hAnsi="Cambria Math"/>
                            <w:i/>
                            <w:sz w:val="24"/>
                            <w:szCs w:val="24"/>
                          </w:rPr>
                        </m:ctrlPr>
                      </m:funcPr>
                      <m:fName>
                        <m:sSub>
                          <m:sSubPr>
                            <m:ctrlPr>
                              <w:rPr>
                                <w:rFonts w:ascii="Cambria Math" w:hAnsi="Cambria Math"/>
                                <w:sz w:val="24"/>
                                <w:szCs w:val="24"/>
                              </w:rPr>
                            </m:ctrlPr>
                          </m:sSubPr>
                          <m:e>
                            <m:r>
                              <m:rPr>
                                <m:sty m:val="p"/>
                              </m:rPr>
                              <w:rPr>
                                <w:rFonts w:ascii="Cambria Math" w:hAnsi="Cambria Math"/>
                                <w:sz w:val="24"/>
                                <w:szCs w:val="24"/>
                              </w:rPr>
                              <m:t>log</m:t>
                            </m:r>
                          </m:e>
                          <m:sub>
                            <m:r>
                              <m:rPr>
                                <m:sty m:val="p"/>
                              </m:rPr>
                              <w:rPr>
                                <w:rFonts w:ascii="Cambria Math" w:hAnsi="Cambria Math"/>
                                <w:sz w:val="24"/>
                                <w:szCs w:val="24"/>
                              </w:rPr>
                              <m:t>2</m:t>
                            </m:r>
                          </m:sub>
                        </m:sSub>
                      </m:fName>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tp</m:t>
                                </m:r>
                              </m:den>
                            </m:f>
                          </m:e>
                        </m:d>
                      </m:e>
                    </m:func>
                  </m:den>
                </m:f>
                <m:r>
                  <w:rPr>
                    <w:rFonts w:ascii="Cambria Math" w:hAnsi="Cambria Math"/>
                    <w:sz w:val="24"/>
                    <w:szCs w:val="24"/>
                  </w:rPr>
                  <m:t xml:space="preserve"> </m:t>
                </m:r>
              </m:oMath>
            </m:oMathPara>
          </w:p>
        </w:tc>
      </w:tr>
      <w:tr w:rsidR="006A2D96" w14:paraId="546A03BD" w14:textId="77777777" w:rsidTr="00542E22">
        <w:trPr>
          <w:trHeight w:val="422"/>
        </w:trPr>
        <w:tc>
          <w:tcPr>
            <w:tcW w:w="2425" w:type="dxa"/>
          </w:tcPr>
          <w:p w14:paraId="1A9C84B5" w14:textId="77777777" w:rsidR="006A2D96" w:rsidRPr="006A2D96" w:rsidRDefault="006A2D96" w:rsidP="006A2D96">
            <w:pPr>
              <w:rPr>
                <w:sz w:val="24"/>
                <w:szCs w:val="24"/>
              </w:rPr>
            </w:pPr>
            <w:r w:rsidRPr="006A2D96">
              <w:rPr>
                <w:sz w:val="24"/>
                <w:szCs w:val="24"/>
              </w:rPr>
              <w:t>Top Substitution</w:t>
            </w:r>
          </w:p>
        </w:tc>
        <w:tc>
          <w:tcPr>
            <w:tcW w:w="6925" w:type="dxa"/>
          </w:tcPr>
          <w:p w14:paraId="019BE342"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021E3C50" w14:textId="77777777" w:rsidR="006A2D96" w:rsidRDefault="006A2D96" w:rsidP="00C350A1"/>
    <w:p w14:paraId="5CFC6F0D" w14:textId="77777777" w:rsidR="006A2D96" w:rsidRPr="00C350A1" w:rsidRDefault="006A2D96" w:rsidP="006A2D96">
      <w:pPr>
        <w:pStyle w:val="Heading2"/>
      </w:pPr>
      <w:r>
        <w:t>Exponential 5</w:t>
      </w:r>
    </w:p>
    <w:tbl>
      <w:tblPr>
        <w:tblStyle w:val="TableGrid"/>
        <w:tblW w:w="0" w:type="auto"/>
        <w:tblLook w:val="04A0" w:firstRow="1" w:lastRow="0" w:firstColumn="1" w:lastColumn="0" w:noHBand="0" w:noVBand="1"/>
      </w:tblPr>
      <w:tblGrid>
        <w:gridCol w:w="2425"/>
        <w:gridCol w:w="6925"/>
      </w:tblGrid>
      <w:tr w:rsidR="006A2D96" w14:paraId="37EF8E18" w14:textId="77777777" w:rsidTr="006A2D96">
        <w:trPr>
          <w:trHeight w:val="440"/>
        </w:trPr>
        <w:tc>
          <w:tcPr>
            <w:tcW w:w="2425" w:type="dxa"/>
          </w:tcPr>
          <w:p w14:paraId="5B3D2316" w14:textId="77777777" w:rsidR="006A2D96" w:rsidRPr="006A2D96" w:rsidRDefault="006A2D96" w:rsidP="006A2D96">
            <w:pPr>
              <w:rPr>
                <w:sz w:val="24"/>
                <w:szCs w:val="24"/>
              </w:rPr>
            </w:pPr>
            <w:r w:rsidRPr="006A2D96">
              <w:rPr>
                <w:sz w:val="24"/>
                <w:szCs w:val="24"/>
              </w:rPr>
              <w:t>Original Form</w:t>
            </w:r>
          </w:p>
        </w:tc>
        <w:tc>
          <w:tcPr>
            <w:tcW w:w="6925" w:type="dxa"/>
          </w:tcPr>
          <w:p w14:paraId="5377D9E8" w14:textId="77777777" w:rsidR="006A2D96" w:rsidRPr="006A2D96" w:rsidRDefault="00C14E5C"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c-(c-1)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kX</m:t>
                            </m:r>
                          </m:e>
                        </m:d>
                      </m:e>
                      <m:sup>
                        <m:r>
                          <w:rPr>
                            <w:rFonts w:ascii="Cambria Math" w:hAnsi="Cambria Math"/>
                            <w:sz w:val="24"/>
                            <w:szCs w:val="24"/>
                          </w:rPr>
                          <m:t>d</m:t>
                        </m:r>
                      </m:sup>
                    </m:sSup>
                  </m:sup>
                </m:sSup>
                <m:r>
                  <w:rPr>
                    <w:rFonts w:ascii="Cambria Math" w:hAnsi="Cambria Math"/>
                    <w:sz w:val="24"/>
                    <w:szCs w:val="24"/>
                  </w:rPr>
                  <m:t>)</m:t>
                </m:r>
              </m:oMath>
            </m:oMathPara>
          </w:p>
        </w:tc>
      </w:tr>
      <w:tr w:rsidR="006A2D96" w14:paraId="79A87C46" w14:textId="77777777" w:rsidTr="006A2D96">
        <w:trPr>
          <w:trHeight w:val="548"/>
        </w:trPr>
        <w:tc>
          <w:tcPr>
            <w:tcW w:w="2425" w:type="dxa"/>
          </w:tcPr>
          <w:p w14:paraId="7C2B0F5F" w14:textId="77777777" w:rsidR="006A2D96" w:rsidRPr="006A2D96" w:rsidRDefault="006A2D96" w:rsidP="006A2D96">
            <w:pPr>
              <w:rPr>
                <w:sz w:val="24"/>
                <w:szCs w:val="24"/>
              </w:rPr>
            </w:pPr>
            <w:r w:rsidRPr="006A2D96">
              <w:rPr>
                <w:sz w:val="24"/>
                <w:szCs w:val="24"/>
              </w:rPr>
              <w:t>Model Form</w:t>
            </w:r>
          </w:p>
        </w:tc>
        <w:tc>
          <w:tcPr>
            <w:tcW w:w="6925" w:type="dxa"/>
          </w:tcPr>
          <w:p w14:paraId="1AF9BBDB" w14:textId="77777777" w:rsidR="006A2D96" w:rsidRPr="006A2D96" w:rsidRDefault="006A2D96" w:rsidP="006A2D96">
            <w:pPr>
              <w:rPr>
                <w:sz w:val="24"/>
                <w:szCs w:val="24"/>
              </w:rPr>
            </w:pPr>
            <m:oMathPara>
              <m:oMath>
                <m:r>
                  <w:rPr>
                    <w:rFonts w:ascii="Cambria Math" w:hAnsi="Cambria Math"/>
                    <w:sz w:val="24"/>
                    <w:szCs w:val="24"/>
                  </w:rPr>
                  <m:t>f(x)=tp(</m:t>
                </m:r>
                <m:sSup>
                  <m:sSupPr>
                    <m:ctrlPr>
                      <w:rPr>
                        <w:rFonts w:ascii="Cambria Math" w:hAnsi="Cambria Math"/>
                        <w:i/>
                        <w:sz w:val="24"/>
                        <w:szCs w:val="24"/>
                      </w:rPr>
                    </m:ctrlPr>
                  </m:sSupPr>
                  <m:e>
                    <m:r>
                      <w:rPr>
                        <w:rFonts w:ascii="Cambria Math" w:hAnsi="Cambria Math"/>
                        <w:sz w:val="24"/>
                        <w:szCs w:val="24"/>
                      </w:rPr>
                      <m:t>1-2</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ga</m:t>
                                </m:r>
                              </m:den>
                            </m:f>
                          </m:e>
                        </m:d>
                      </m:e>
                      <m:sup>
                        <m:r>
                          <w:rPr>
                            <w:rFonts w:ascii="Cambria Math" w:hAnsi="Cambria Math"/>
                            <w:sz w:val="24"/>
                            <w:szCs w:val="24"/>
                          </w:rPr>
                          <m:t>p</m:t>
                        </m:r>
                      </m:sup>
                    </m:sSup>
                  </m:sup>
                </m:sSup>
                <m:r>
                  <w:rPr>
                    <w:rFonts w:ascii="Cambria Math" w:hAnsi="Cambria Math"/>
                    <w:sz w:val="24"/>
                    <w:szCs w:val="24"/>
                  </w:rPr>
                  <m:t>)</m:t>
                </m:r>
              </m:oMath>
            </m:oMathPara>
          </w:p>
        </w:tc>
      </w:tr>
      <w:tr w:rsidR="001F77F0" w14:paraId="7694BD0B" w14:textId="77777777" w:rsidTr="001F77F0">
        <w:trPr>
          <w:trHeight w:val="1340"/>
        </w:trPr>
        <w:tc>
          <w:tcPr>
            <w:tcW w:w="2425" w:type="dxa"/>
          </w:tcPr>
          <w:p w14:paraId="4FB480B7" w14:textId="77777777" w:rsidR="001F77F0" w:rsidRPr="006A2D96" w:rsidRDefault="001F77F0" w:rsidP="001F77F0">
            <w:pPr>
              <w:rPr>
                <w:sz w:val="24"/>
                <w:szCs w:val="24"/>
              </w:rPr>
            </w:pPr>
            <w:r w:rsidRPr="006A2D96">
              <w:rPr>
                <w:sz w:val="24"/>
                <w:szCs w:val="24"/>
              </w:rPr>
              <w:t>Parameter Initial Conditions</w:t>
            </w:r>
          </w:p>
        </w:tc>
        <w:tc>
          <w:tcPr>
            <w:tcW w:w="6925" w:type="dxa"/>
          </w:tcPr>
          <w:p w14:paraId="5ABACCE9" w14:textId="77777777" w:rsidR="001F77F0" w:rsidRPr="006A2D96" w:rsidRDefault="008C17D9" w:rsidP="001F77F0">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B53FE14" w14:textId="77777777" w:rsidR="001F77F0" w:rsidRPr="001F77F0" w:rsidRDefault="001F77F0" w:rsidP="001F77F0">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704733A2" w14:textId="77777777" w:rsidR="001F77F0" w:rsidRPr="006A2D96" w:rsidRDefault="008C17D9" w:rsidP="001F77F0">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tc>
      </w:tr>
      <w:tr w:rsidR="001F77F0" w14:paraId="5893FC7B" w14:textId="77777777" w:rsidTr="001F77F0">
        <w:trPr>
          <w:trHeight w:val="1250"/>
        </w:trPr>
        <w:tc>
          <w:tcPr>
            <w:tcW w:w="2425" w:type="dxa"/>
          </w:tcPr>
          <w:p w14:paraId="43253E1D" w14:textId="77777777" w:rsidR="001F77F0" w:rsidRPr="006A2D96" w:rsidRDefault="001F77F0" w:rsidP="001F77F0">
            <w:pPr>
              <w:rPr>
                <w:sz w:val="24"/>
                <w:szCs w:val="24"/>
              </w:rPr>
            </w:pPr>
            <w:r w:rsidRPr="006A2D96">
              <w:rPr>
                <w:sz w:val="24"/>
                <w:szCs w:val="24"/>
              </w:rPr>
              <w:lastRenderedPageBreak/>
              <w:t>Bounds</w:t>
            </w:r>
          </w:p>
        </w:tc>
        <w:tc>
          <w:tcPr>
            <w:tcW w:w="6925" w:type="dxa"/>
          </w:tcPr>
          <w:p w14:paraId="06CCC6C4" w14:textId="77777777" w:rsidR="001F77F0" w:rsidRPr="006A2D96" w:rsidRDefault="001F77F0" w:rsidP="001F77F0">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78F1F3B7" w14:textId="77777777" w:rsidR="00042318" w:rsidRPr="001F77F0" w:rsidRDefault="008C17D9"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751F9B41" w14:textId="77777777" w:rsidR="001F77F0" w:rsidRPr="006A2D96" w:rsidRDefault="001F77F0" w:rsidP="001F77F0">
            <w:pPr>
              <w:rPr>
                <w:sz w:val="24"/>
                <w:szCs w:val="24"/>
              </w:rPr>
            </w:pPr>
            <m:oMathPara>
              <m:oMath>
                <m:r>
                  <w:rPr>
                    <w:rFonts w:ascii="Cambria Math" w:eastAsiaTheme="minorEastAsia" w:hAnsi="Cambria Math"/>
                    <w:sz w:val="24"/>
                    <w:szCs w:val="24"/>
                  </w:rPr>
                  <m:t>.3≤p≤8</m:t>
                </m:r>
              </m:oMath>
            </m:oMathPara>
          </w:p>
        </w:tc>
      </w:tr>
      <w:tr w:rsidR="006A2D96" w14:paraId="36A1E15F" w14:textId="77777777" w:rsidTr="006A2D96">
        <w:trPr>
          <w:trHeight w:val="890"/>
        </w:trPr>
        <w:tc>
          <w:tcPr>
            <w:tcW w:w="2425" w:type="dxa"/>
          </w:tcPr>
          <w:p w14:paraId="4049DBDE" w14:textId="77777777" w:rsidR="006A2D96" w:rsidRPr="006A2D96" w:rsidRDefault="006A2D96" w:rsidP="006A2D96">
            <w:pPr>
              <w:rPr>
                <w:sz w:val="24"/>
                <w:szCs w:val="24"/>
              </w:rPr>
            </w:pPr>
            <w:r w:rsidRPr="006A2D96">
              <w:rPr>
                <w:sz w:val="24"/>
                <w:szCs w:val="24"/>
              </w:rPr>
              <w:t>BMD Substitution</w:t>
            </w:r>
          </w:p>
        </w:tc>
        <w:tc>
          <w:tcPr>
            <w:tcW w:w="6925" w:type="dxa"/>
          </w:tcPr>
          <w:p w14:paraId="6C849DAD" w14:textId="77777777" w:rsidR="006A2D96" w:rsidRPr="006A2D96" w:rsidRDefault="00D45004" w:rsidP="006A2D96">
            <w:pPr>
              <w:rPr>
                <w:sz w:val="24"/>
                <w:szCs w:val="24"/>
              </w:rPr>
            </w:pPr>
            <m:oMathPara>
              <m:oMath>
                <m:r>
                  <w:rPr>
                    <w:rFonts w:ascii="Cambria Math" w:hAnsi="Cambria Math"/>
                    <w:sz w:val="24"/>
                    <w:szCs w:val="24"/>
                  </w:rPr>
                  <m:t>ga=</m:t>
                </m:r>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m:t>
                    </m:r>
                    <m:func>
                      <m:funcPr>
                        <m:ctrlPr>
                          <w:rPr>
                            <w:rFonts w:ascii="Cambria Math" w:hAnsi="Cambria Math"/>
                            <w:i/>
                            <w:sz w:val="24"/>
                            <w:szCs w:val="24"/>
                          </w:rPr>
                        </m:ctrlPr>
                      </m:funcPr>
                      <m:fName>
                        <m:sSubSup>
                          <m:sSubSupPr>
                            <m:ctrlPr>
                              <w:rPr>
                                <w:rFonts w:ascii="Cambria Math" w:hAnsi="Cambria Math"/>
                                <w:i/>
                                <w:sz w:val="24"/>
                                <w:szCs w:val="24"/>
                              </w:rPr>
                            </m:ctrlPr>
                          </m:sSubSupPr>
                          <m:e>
                            <m:r>
                              <m:rPr>
                                <m:sty m:val="p"/>
                              </m:rPr>
                              <w:rPr>
                                <w:rFonts w:ascii="Cambria Math" w:hAnsi="Cambria Math"/>
                                <w:sz w:val="24"/>
                                <w:szCs w:val="24"/>
                              </w:rPr>
                              <m:t>log</m:t>
                            </m:r>
                            <m:ctrlPr>
                              <w:rPr>
                                <w:rFonts w:ascii="Cambria Math" w:hAnsi="Cambria Math"/>
                                <w:sz w:val="24"/>
                                <w:szCs w:val="24"/>
                              </w:rPr>
                            </m:ctrlPr>
                          </m:e>
                          <m:sub>
                            <m:r>
                              <m:rPr>
                                <m:sty m:val="p"/>
                              </m:rPr>
                              <w:rPr>
                                <w:rFonts w:ascii="Cambria Math" w:hAnsi="Cambria Math"/>
                                <w:sz w:val="24"/>
                                <w:szCs w:val="24"/>
                              </w:rPr>
                              <m:t>2</m:t>
                            </m:r>
                            <m:ctrlPr>
                              <w:rPr>
                                <w:rFonts w:ascii="Cambria Math" w:hAnsi="Cambria Math"/>
                                <w:sz w:val="24"/>
                                <w:szCs w:val="24"/>
                              </w:rPr>
                            </m:ctrlPr>
                          </m:sub>
                          <m:sup>
                            <m:r>
                              <w:rPr>
                                <w:rFonts w:ascii="Cambria Math" w:hAnsi="Cambria Math"/>
                                <w:sz w:val="24"/>
                                <w:szCs w:val="24"/>
                              </w:rPr>
                              <m:t>1/p</m:t>
                            </m:r>
                          </m:sup>
                        </m:sSubSup>
                      </m:fName>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tp</m:t>
                                </m:r>
                              </m:den>
                            </m:f>
                          </m:e>
                        </m:d>
                      </m:e>
                    </m:func>
                  </m:den>
                </m:f>
                <m:r>
                  <w:rPr>
                    <w:rFonts w:ascii="Cambria Math" w:hAnsi="Cambria Math"/>
                    <w:sz w:val="24"/>
                    <w:szCs w:val="24"/>
                  </w:rPr>
                  <m:t xml:space="preserve"> </m:t>
                </m:r>
              </m:oMath>
            </m:oMathPara>
          </w:p>
        </w:tc>
      </w:tr>
      <w:tr w:rsidR="006A2D96" w14:paraId="384823EF" w14:textId="77777777" w:rsidTr="00542E22">
        <w:trPr>
          <w:trHeight w:val="350"/>
        </w:trPr>
        <w:tc>
          <w:tcPr>
            <w:tcW w:w="2425" w:type="dxa"/>
          </w:tcPr>
          <w:p w14:paraId="7B4FC629" w14:textId="77777777" w:rsidR="006A2D96" w:rsidRPr="006A2D96" w:rsidRDefault="006A2D96" w:rsidP="006A2D96">
            <w:pPr>
              <w:rPr>
                <w:sz w:val="24"/>
                <w:szCs w:val="24"/>
              </w:rPr>
            </w:pPr>
            <w:r w:rsidRPr="006A2D96">
              <w:rPr>
                <w:sz w:val="24"/>
                <w:szCs w:val="24"/>
              </w:rPr>
              <w:t>Top Substitution</w:t>
            </w:r>
          </w:p>
        </w:tc>
        <w:tc>
          <w:tcPr>
            <w:tcW w:w="6925" w:type="dxa"/>
          </w:tcPr>
          <w:p w14:paraId="3E720C21"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4297486A" w14:textId="77777777" w:rsidR="006A2D96" w:rsidRDefault="006A2D96" w:rsidP="00C350A1"/>
    <w:p w14:paraId="40C1D403" w14:textId="77777777" w:rsidR="006A2D96" w:rsidRPr="00C350A1" w:rsidRDefault="006A2D96" w:rsidP="006A2D96">
      <w:pPr>
        <w:pStyle w:val="Heading2"/>
      </w:pPr>
      <w:r>
        <w:t>Gain-Loss</w:t>
      </w:r>
    </w:p>
    <w:tbl>
      <w:tblPr>
        <w:tblStyle w:val="TableGrid"/>
        <w:tblW w:w="0" w:type="auto"/>
        <w:tblLook w:val="04A0" w:firstRow="1" w:lastRow="0" w:firstColumn="1" w:lastColumn="0" w:noHBand="0" w:noVBand="1"/>
      </w:tblPr>
      <w:tblGrid>
        <w:gridCol w:w="2425"/>
        <w:gridCol w:w="6925"/>
      </w:tblGrid>
      <w:tr w:rsidR="006A2D96" w14:paraId="26BAED23" w14:textId="77777777" w:rsidTr="006A2D96">
        <w:trPr>
          <w:trHeight w:val="818"/>
        </w:trPr>
        <w:tc>
          <w:tcPr>
            <w:tcW w:w="2425" w:type="dxa"/>
          </w:tcPr>
          <w:p w14:paraId="66EF5832" w14:textId="77777777" w:rsidR="006A2D96" w:rsidRPr="006A2D96" w:rsidRDefault="006A2D96" w:rsidP="006A2D96">
            <w:pPr>
              <w:rPr>
                <w:sz w:val="24"/>
                <w:szCs w:val="24"/>
              </w:rPr>
            </w:pPr>
            <w:r w:rsidRPr="006A2D96">
              <w:rPr>
                <w:sz w:val="24"/>
                <w:szCs w:val="24"/>
              </w:rPr>
              <w:t>Model Form</w:t>
            </w:r>
          </w:p>
        </w:tc>
        <w:tc>
          <w:tcPr>
            <w:tcW w:w="6925" w:type="dxa"/>
          </w:tcPr>
          <w:p w14:paraId="07175F98" w14:textId="77777777" w:rsidR="006A2D96" w:rsidRPr="006A2D96" w:rsidRDefault="006A2D96" w:rsidP="006A2D96">
            <w:pPr>
              <w:rPr>
                <w:sz w:val="24"/>
                <w:szCs w:val="24"/>
              </w:rPr>
            </w:pPr>
            <m:oMathPara>
              <m:oMath>
                <m:r>
                  <w:rPr>
                    <w:rFonts w:ascii="Cambria Math" w:hAnsi="Cambria Math"/>
                    <w:sz w:val="24"/>
                    <w:szCs w:val="24"/>
                  </w:rPr>
                  <m:t>f(x)=</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ga</m:t>
                                </m:r>
                              </m:num>
                              <m:den>
                                <m:r>
                                  <w:rPr>
                                    <w:rFonts w:ascii="Cambria Math" w:hAnsi="Cambria Math"/>
                                    <w:sz w:val="24"/>
                                    <w:szCs w:val="24"/>
                                  </w:rPr>
                                  <m:t>x</m:t>
                                </m:r>
                              </m:den>
                            </m:f>
                          </m:e>
                        </m:d>
                      </m:e>
                      <m:sup>
                        <m:r>
                          <w:rPr>
                            <w:rFonts w:ascii="Cambria Math" w:hAnsi="Cambria Math"/>
                            <w:sz w:val="24"/>
                            <w:szCs w:val="24"/>
                          </w:rPr>
                          <m:t>p</m:t>
                        </m:r>
                      </m:sup>
                    </m:sSup>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la</m:t>
                                </m:r>
                              </m:den>
                            </m:f>
                          </m:e>
                        </m:d>
                      </m:e>
                      <m:sup>
                        <m:r>
                          <w:rPr>
                            <w:rFonts w:ascii="Cambria Math" w:hAnsi="Cambria Math"/>
                            <w:sz w:val="24"/>
                            <w:szCs w:val="24"/>
                          </w:rPr>
                          <m:t>q</m:t>
                        </m:r>
                      </m:sup>
                    </m:sSup>
                    <m:r>
                      <w:rPr>
                        <w:rFonts w:ascii="Cambria Math" w:hAnsi="Cambria Math"/>
                        <w:sz w:val="24"/>
                        <w:szCs w:val="24"/>
                      </w:rPr>
                      <m:t>)</m:t>
                    </m:r>
                  </m:den>
                </m:f>
              </m:oMath>
            </m:oMathPara>
          </w:p>
        </w:tc>
      </w:tr>
      <w:tr w:rsidR="001F77F0" w14:paraId="4A08AE81" w14:textId="77777777" w:rsidTr="00042318">
        <w:trPr>
          <w:trHeight w:val="1862"/>
        </w:trPr>
        <w:tc>
          <w:tcPr>
            <w:tcW w:w="2425" w:type="dxa"/>
          </w:tcPr>
          <w:p w14:paraId="6C2823EA" w14:textId="77777777" w:rsidR="001F77F0" w:rsidRPr="006A2D96" w:rsidRDefault="001F77F0" w:rsidP="001F77F0">
            <w:pPr>
              <w:rPr>
                <w:sz w:val="24"/>
                <w:szCs w:val="24"/>
              </w:rPr>
            </w:pPr>
            <w:r w:rsidRPr="006A2D96">
              <w:rPr>
                <w:sz w:val="24"/>
                <w:szCs w:val="24"/>
              </w:rPr>
              <w:t>Parameter Initial Conditions</w:t>
            </w:r>
          </w:p>
        </w:tc>
        <w:tc>
          <w:tcPr>
            <w:tcW w:w="6925" w:type="dxa"/>
          </w:tcPr>
          <w:p w14:paraId="5AF6BDCB" w14:textId="77777777" w:rsidR="001F77F0" w:rsidRPr="006A2D96" w:rsidRDefault="008C17D9" w:rsidP="001F77F0">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6DC0344" w14:textId="77777777" w:rsidR="001F77F0" w:rsidRPr="001F77F0" w:rsidRDefault="001F77F0" w:rsidP="001F77F0">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01761E79" w14:textId="77777777" w:rsidR="00042318" w:rsidRPr="00042318" w:rsidRDefault="008C17D9" w:rsidP="001F77F0">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p w14:paraId="2B7BC879" w14:textId="77777777" w:rsidR="00042318" w:rsidRPr="00042318" w:rsidRDefault="00042318" w:rsidP="001F77F0">
            <w:pPr>
              <w:rPr>
                <w:rFonts w:eastAsiaTheme="minorEastAsia"/>
                <w:sz w:val="24"/>
                <w:szCs w:val="24"/>
              </w:rPr>
            </w:pPr>
            <m:oMathPara>
              <m:oMath>
                <m:r>
                  <w:rPr>
                    <w:rFonts w:ascii="Cambria Math" w:eastAsiaTheme="minorEastAsia" w:hAnsi="Cambria Math"/>
                    <w:sz w:val="24"/>
                    <w:szCs w:val="24"/>
                  </w:rPr>
                  <m:t xml:space="preserve"> l</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0</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1.51</m:t>
                    </m:r>
                  </m:sup>
                </m:sSup>
                <m:r>
                  <w:rPr>
                    <w:rFonts w:ascii="Cambria Math" w:eastAsiaTheme="minorEastAsia" w:hAnsi="Cambria Math"/>
                    <w:sz w:val="24"/>
                    <w:szCs w:val="24"/>
                  </w:rPr>
                  <m:t>g</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0</m:t>
                    </m:r>
                  </m:sub>
                </m:sSub>
                <m:r>
                  <w:rPr>
                    <w:rFonts w:ascii="Cambria Math" w:eastAsiaTheme="minorEastAsia" w:hAnsi="Cambria Math"/>
                    <w:sz w:val="24"/>
                    <w:szCs w:val="24"/>
                  </w:rPr>
                  <m:t xml:space="preserve"> </m:t>
                </m:r>
              </m:oMath>
            </m:oMathPara>
          </w:p>
          <w:p w14:paraId="46C68C7F" w14:textId="77777777" w:rsidR="001F77F0" w:rsidRPr="006A2D96" w:rsidRDefault="008C17D9" w:rsidP="001F77F0">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0</m:t>
                    </m:r>
                  </m:sub>
                </m:sSub>
                <m:r>
                  <w:rPr>
                    <w:rFonts w:ascii="Cambria Math" w:eastAsiaTheme="minorEastAsia" w:hAnsi="Cambria Math"/>
                    <w:sz w:val="24"/>
                    <w:szCs w:val="24"/>
                  </w:rPr>
                  <m:t>=5</m:t>
                </m:r>
              </m:oMath>
            </m:oMathPara>
          </w:p>
        </w:tc>
      </w:tr>
      <w:tr w:rsidR="001F77F0" w14:paraId="6E57A7DC" w14:textId="77777777" w:rsidTr="00042318">
        <w:trPr>
          <w:trHeight w:val="2060"/>
        </w:trPr>
        <w:tc>
          <w:tcPr>
            <w:tcW w:w="2425" w:type="dxa"/>
          </w:tcPr>
          <w:p w14:paraId="4A1B5C3C" w14:textId="77777777" w:rsidR="001F77F0" w:rsidRPr="006A2D96" w:rsidRDefault="001F77F0" w:rsidP="001F77F0">
            <w:pPr>
              <w:rPr>
                <w:sz w:val="24"/>
                <w:szCs w:val="24"/>
              </w:rPr>
            </w:pPr>
            <w:r w:rsidRPr="006A2D96">
              <w:rPr>
                <w:sz w:val="24"/>
                <w:szCs w:val="24"/>
              </w:rPr>
              <w:t>Bounds</w:t>
            </w:r>
          </w:p>
        </w:tc>
        <w:tc>
          <w:tcPr>
            <w:tcW w:w="6925" w:type="dxa"/>
          </w:tcPr>
          <w:p w14:paraId="16AE4DAE" w14:textId="77777777" w:rsidR="001F77F0" w:rsidRPr="006A2D96" w:rsidRDefault="001F77F0" w:rsidP="001F77F0">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37E6C48F" w14:textId="77777777" w:rsidR="001F77F0" w:rsidRPr="001F77F0" w:rsidRDefault="008C17D9" w:rsidP="001F77F0">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2B0F6C34" w14:textId="77777777" w:rsidR="001F77F0" w:rsidRPr="00042318" w:rsidRDefault="001F77F0" w:rsidP="001F77F0">
            <w:pPr>
              <w:rPr>
                <w:rFonts w:eastAsiaTheme="minorEastAsia"/>
                <w:sz w:val="24"/>
                <w:szCs w:val="24"/>
              </w:rPr>
            </w:pPr>
            <m:oMathPara>
              <m:oMath>
                <m:r>
                  <w:rPr>
                    <w:rFonts w:ascii="Cambria Math" w:eastAsiaTheme="minorEastAsia" w:hAnsi="Cambria Math"/>
                    <w:sz w:val="24"/>
                    <w:szCs w:val="24"/>
                  </w:rPr>
                  <m:t>.3≤p≤8</m:t>
                </m:r>
              </m:oMath>
            </m:oMathPara>
          </w:p>
          <w:p w14:paraId="09B6E0F5" w14:textId="77777777" w:rsidR="00042318" w:rsidRPr="000E7694" w:rsidRDefault="008C17D9"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la</m:t>
                </m:r>
                <m:r>
                  <m:rPr>
                    <m:sty m:val="p"/>
                  </m:rPr>
                  <w:rPr>
                    <w:rFonts w:ascii="Cambria Math" w:hAnsi="Cambria Math"/>
                    <w:sz w:val="24"/>
                    <w:szCs w:val="24"/>
                  </w:rPr>
                  <w:softHyphen/>
                </m:r>
                <m:r>
                  <w:rPr>
                    <w:rFonts w:ascii="Cambria Math" w:hAnsi="Cambria Math"/>
                    <w:sz w:val="24"/>
                    <w:szCs w:val="24"/>
                  </w:rPr>
                  <m:t>≤100</m:t>
                </m:r>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47E0D738" w14:textId="77777777" w:rsidR="000E7694" w:rsidRPr="001F77F0" w:rsidRDefault="008C17D9" w:rsidP="00042318">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5</m:t>
                    </m:r>
                  </m:sup>
                </m:sSup>
                <m:r>
                  <w:rPr>
                    <w:rFonts w:ascii="Cambria Math" w:hAnsi="Cambria Math"/>
                    <w:sz w:val="24"/>
                    <w:szCs w:val="24"/>
                  </w:rPr>
                  <m:t>ga≤</m:t>
                </m:r>
                <m:r>
                  <w:rPr>
                    <w:rFonts w:ascii="Cambria Math" w:eastAsiaTheme="minorEastAsia" w:hAnsi="Cambria Math"/>
                    <w:sz w:val="24"/>
                    <w:szCs w:val="24"/>
                  </w:rPr>
                  <m:t xml:space="preserve"> la</m:t>
                </m:r>
              </m:oMath>
            </m:oMathPara>
          </w:p>
          <w:p w14:paraId="17AD4C5F" w14:textId="77777777" w:rsidR="00042318" w:rsidRPr="006A2D96" w:rsidRDefault="00042318" w:rsidP="00042318">
            <w:pPr>
              <w:rPr>
                <w:sz w:val="24"/>
                <w:szCs w:val="24"/>
              </w:rPr>
            </w:pPr>
            <m:oMathPara>
              <m:oMath>
                <m:r>
                  <w:rPr>
                    <w:rFonts w:ascii="Cambria Math" w:eastAsiaTheme="minorEastAsia" w:hAnsi="Cambria Math"/>
                    <w:sz w:val="24"/>
                    <w:szCs w:val="24"/>
                  </w:rPr>
                  <m:t>.3≤q≤8</m:t>
                </m:r>
              </m:oMath>
            </m:oMathPara>
          </w:p>
        </w:tc>
      </w:tr>
      <w:tr w:rsidR="006A2D96" w14:paraId="6BB1EAB6" w14:textId="77777777" w:rsidTr="006A2D96">
        <w:trPr>
          <w:trHeight w:val="890"/>
        </w:trPr>
        <w:tc>
          <w:tcPr>
            <w:tcW w:w="2425" w:type="dxa"/>
          </w:tcPr>
          <w:p w14:paraId="33CF8A79" w14:textId="77777777" w:rsidR="006A2D96" w:rsidRPr="006A2D96" w:rsidRDefault="006A2D96" w:rsidP="006A2D96">
            <w:pPr>
              <w:rPr>
                <w:sz w:val="24"/>
                <w:szCs w:val="24"/>
              </w:rPr>
            </w:pPr>
            <w:r w:rsidRPr="006A2D96">
              <w:rPr>
                <w:sz w:val="24"/>
                <w:szCs w:val="24"/>
              </w:rPr>
              <w:t>BMD Substitution</w:t>
            </w:r>
          </w:p>
        </w:tc>
        <w:tc>
          <w:tcPr>
            <w:tcW w:w="6925" w:type="dxa"/>
          </w:tcPr>
          <w:p w14:paraId="3C001EFF" w14:textId="77777777" w:rsidR="006A2D96" w:rsidRPr="006A2D96" w:rsidRDefault="00D45004" w:rsidP="006A2D96">
            <w:pPr>
              <w:rPr>
                <w:sz w:val="24"/>
                <w:szCs w:val="24"/>
              </w:rPr>
            </w:pPr>
            <m:oMathPara>
              <m:oMath>
                <m:r>
                  <w:rPr>
                    <w:rFonts w:ascii="Cambria Math" w:hAnsi="Cambria Math"/>
                    <w:sz w:val="24"/>
                    <w:szCs w:val="24"/>
                  </w:rPr>
                  <m:t>ga=bmd</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bmr(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la</m:t>
                                        </m:r>
                                      </m:den>
                                    </m:f>
                                  </m:e>
                                </m:d>
                              </m:e>
                              <m:sup>
                                <m:r>
                                  <w:rPr>
                                    <w:rFonts w:ascii="Cambria Math" w:hAnsi="Cambria Math"/>
                                    <w:sz w:val="24"/>
                                    <w:szCs w:val="24"/>
                                  </w:rPr>
                                  <m:t>q</m:t>
                                </m:r>
                              </m:sup>
                            </m:sSup>
                            <m:r>
                              <w:rPr>
                                <w:rFonts w:ascii="Cambria Math" w:hAnsi="Cambria Math"/>
                                <w:sz w:val="24"/>
                                <w:szCs w:val="24"/>
                              </w:rPr>
                              <m:t>)</m:t>
                            </m:r>
                          </m:den>
                        </m:f>
                        <m:r>
                          <w:rPr>
                            <w:rFonts w:ascii="Cambria Math" w:hAnsi="Cambria Math"/>
                            <w:sz w:val="24"/>
                            <w:szCs w:val="24"/>
                          </w:rPr>
                          <m:t>-1</m:t>
                        </m:r>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p</m:t>
                        </m:r>
                      </m:den>
                    </m:f>
                  </m:sup>
                </m:sSup>
                <m:r>
                  <w:rPr>
                    <w:rFonts w:ascii="Cambria Math" w:hAnsi="Cambria Math"/>
                    <w:sz w:val="24"/>
                    <w:szCs w:val="24"/>
                  </w:rPr>
                  <m:t xml:space="preserve"> </m:t>
                </m:r>
              </m:oMath>
            </m:oMathPara>
          </w:p>
        </w:tc>
      </w:tr>
      <w:tr w:rsidR="006A2D96" w14:paraId="51FA0C05" w14:textId="77777777" w:rsidTr="00542E22">
        <w:trPr>
          <w:trHeight w:val="467"/>
        </w:trPr>
        <w:tc>
          <w:tcPr>
            <w:tcW w:w="2425" w:type="dxa"/>
          </w:tcPr>
          <w:p w14:paraId="23862C4C" w14:textId="77777777" w:rsidR="006A2D96" w:rsidRPr="006A2D96" w:rsidRDefault="006A2D96" w:rsidP="006A2D96">
            <w:pPr>
              <w:rPr>
                <w:sz w:val="24"/>
                <w:szCs w:val="24"/>
              </w:rPr>
            </w:pPr>
            <w:r w:rsidRPr="006A2D96">
              <w:rPr>
                <w:sz w:val="24"/>
                <w:szCs w:val="24"/>
              </w:rPr>
              <w:t>Top Substitution</w:t>
            </w:r>
          </w:p>
        </w:tc>
        <w:tc>
          <w:tcPr>
            <w:tcW w:w="6925" w:type="dxa"/>
          </w:tcPr>
          <w:p w14:paraId="6D5E33E7"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00ABF343" w14:textId="77777777" w:rsidR="006A2D96" w:rsidRDefault="006A2D96" w:rsidP="00C350A1"/>
    <w:p w14:paraId="5FA003D7" w14:textId="77777777" w:rsidR="006A2D96" w:rsidRPr="00C350A1" w:rsidRDefault="006A2D96" w:rsidP="006A2D96">
      <w:pPr>
        <w:pStyle w:val="Heading2"/>
      </w:pPr>
      <w:r>
        <w:t>Hill</w:t>
      </w:r>
    </w:p>
    <w:tbl>
      <w:tblPr>
        <w:tblStyle w:val="TableGrid"/>
        <w:tblW w:w="0" w:type="auto"/>
        <w:tblLook w:val="04A0" w:firstRow="1" w:lastRow="0" w:firstColumn="1" w:lastColumn="0" w:noHBand="0" w:noVBand="1"/>
      </w:tblPr>
      <w:tblGrid>
        <w:gridCol w:w="2425"/>
        <w:gridCol w:w="6925"/>
      </w:tblGrid>
      <w:tr w:rsidR="006A2D96" w14:paraId="532B5542" w14:textId="77777777" w:rsidTr="006A2D96">
        <w:trPr>
          <w:trHeight w:val="728"/>
        </w:trPr>
        <w:tc>
          <w:tcPr>
            <w:tcW w:w="2425" w:type="dxa"/>
          </w:tcPr>
          <w:p w14:paraId="18C03948" w14:textId="77777777" w:rsidR="006A2D96" w:rsidRPr="006A2D96" w:rsidRDefault="006A2D96" w:rsidP="006A2D96">
            <w:pPr>
              <w:rPr>
                <w:sz w:val="24"/>
                <w:szCs w:val="24"/>
              </w:rPr>
            </w:pPr>
            <w:r w:rsidRPr="006A2D96">
              <w:rPr>
                <w:sz w:val="24"/>
                <w:szCs w:val="24"/>
              </w:rPr>
              <w:t>Original Form</w:t>
            </w:r>
          </w:p>
        </w:tc>
        <w:tc>
          <w:tcPr>
            <w:tcW w:w="6925" w:type="dxa"/>
          </w:tcPr>
          <w:p w14:paraId="21624CDC" w14:textId="77777777" w:rsidR="006A2D96" w:rsidRPr="006A2D96" w:rsidRDefault="006A2D96"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m:t>
                </m:r>
                <m:f>
                  <m:fPr>
                    <m:ctrlPr>
                      <w:rPr>
                        <w:rFonts w:ascii="Cambria Math" w:hAnsi="Cambria Math"/>
                        <w:i/>
                        <w:sz w:val="24"/>
                        <w:szCs w:val="24"/>
                      </w:rPr>
                    </m:ctrlPr>
                  </m:fPr>
                  <m:num>
                    <m:r>
                      <w:rPr>
                        <w:rFonts w:ascii="Cambria Math" w:hAnsi="Cambria Math"/>
                        <w:sz w:val="24"/>
                        <w:szCs w:val="24"/>
                      </w:rPr>
                      <m:t>ν</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n</m:t>
                        </m:r>
                      </m:sup>
                    </m:sSup>
                  </m:num>
                  <m:den>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n</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n</m:t>
                        </m:r>
                      </m:sup>
                    </m:sSup>
                  </m:den>
                </m:f>
              </m:oMath>
            </m:oMathPara>
          </w:p>
        </w:tc>
      </w:tr>
      <w:tr w:rsidR="006A2D96" w14:paraId="4905461B" w14:textId="77777777" w:rsidTr="006A2D96">
        <w:trPr>
          <w:trHeight w:val="890"/>
        </w:trPr>
        <w:tc>
          <w:tcPr>
            <w:tcW w:w="2425" w:type="dxa"/>
          </w:tcPr>
          <w:p w14:paraId="4072ADCD" w14:textId="77777777" w:rsidR="006A2D96" w:rsidRPr="006A2D96" w:rsidRDefault="006A2D96" w:rsidP="006A2D96">
            <w:pPr>
              <w:rPr>
                <w:sz w:val="24"/>
                <w:szCs w:val="24"/>
              </w:rPr>
            </w:pPr>
            <w:r w:rsidRPr="006A2D96">
              <w:rPr>
                <w:sz w:val="24"/>
                <w:szCs w:val="24"/>
              </w:rPr>
              <w:lastRenderedPageBreak/>
              <w:t>Model Form</w:t>
            </w:r>
          </w:p>
        </w:tc>
        <w:tc>
          <w:tcPr>
            <w:tcW w:w="6925" w:type="dxa"/>
          </w:tcPr>
          <w:p w14:paraId="0A826FBC" w14:textId="77777777" w:rsidR="006A2D96" w:rsidRPr="006A2D96" w:rsidRDefault="006A2D96" w:rsidP="006A2D96">
            <w:pPr>
              <w:rPr>
                <w:sz w:val="24"/>
                <w:szCs w:val="24"/>
              </w:rPr>
            </w:pPr>
            <m:oMathPara>
              <m:oMath>
                <m:r>
                  <w:rPr>
                    <w:rFonts w:ascii="Cambria Math" w:hAnsi="Cambria Math"/>
                    <w:sz w:val="24"/>
                    <w:szCs w:val="24"/>
                  </w:rPr>
                  <m:t>f(x)=</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ga</m:t>
                                </m:r>
                              </m:num>
                              <m:den>
                                <m:r>
                                  <w:rPr>
                                    <w:rFonts w:ascii="Cambria Math" w:hAnsi="Cambria Math"/>
                                    <w:sz w:val="24"/>
                                    <w:szCs w:val="24"/>
                                  </w:rPr>
                                  <m:t>x</m:t>
                                </m:r>
                              </m:den>
                            </m:f>
                          </m:e>
                        </m:d>
                      </m:e>
                      <m:sup>
                        <m:r>
                          <w:rPr>
                            <w:rFonts w:ascii="Cambria Math" w:hAnsi="Cambria Math"/>
                            <w:sz w:val="24"/>
                            <w:szCs w:val="24"/>
                          </w:rPr>
                          <m:t>p</m:t>
                        </m:r>
                      </m:sup>
                    </m:sSup>
                  </m:den>
                </m:f>
              </m:oMath>
            </m:oMathPara>
          </w:p>
        </w:tc>
      </w:tr>
      <w:tr w:rsidR="00042318" w14:paraId="0818CC2D" w14:textId="77777777" w:rsidTr="00042318">
        <w:trPr>
          <w:trHeight w:val="1295"/>
        </w:trPr>
        <w:tc>
          <w:tcPr>
            <w:tcW w:w="2425" w:type="dxa"/>
          </w:tcPr>
          <w:p w14:paraId="6A5F463C" w14:textId="77777777" w:rsidR="00042318" w:rsidRPr="006A2D96" w:rsidRDefault="00042318" w:rsidP="00042318">
            <w:pPr>
              <w:rPr>
                <w:sz w:val="24"/>
                <w:szCs w:val="24"/>
              </w:rPr>
            </w:pPr>
            <w:r w:rsidRPr="006A2D96">
              <w:rPr>
                <w:sz w:val="24"/>
                <w:szCs w:val="24"/>
              </w:rPr>
              <w:t>Parameter Initial Conditions</w:t>
            </w:r>
          </w:p>
        </w:tc>
        <w:tc>
          <w:tcPr>
            <w:tcW w:w="6925" w:type="dxa"/>
          </w:tcPr>
          <w:p w14:paraId="64165020" w14:textId="77777777" w:rsidR="00042318" w:rsidRPr="006A2D96" w:rsidRDefault="008C17D9" w:rsidP="00042318">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70CBDC8" w14:textId="77777777" w:rsidR="00042318" w:rsidRPr="001F77F0" w:rsidRDefault="00042318" w:rsidP="00042318">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4ED9798C" w14:textId="77777777" w:rsidR="00042318" w:rsidRPr="006A2D96" w:rsidRDefault="008C17D9" w:rsidP="00042318">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tc>
      </w:tr>
      <w:tr w:rsidR="00042318" w14:paraId="7046C3A1" w14:textId="77777777" w:rsidTr="00042318">
        <w:trPr>
          <w:trHeight w:val="1250"/>
        </w:trPr>
        <w:tc>
          <w:tcPr>
            <w:tcW w:w="2425" w:type="dxa"/>
          </w:tcPr>
          <w:p w14:paraId="3A5D856F" w14:textId="77777777" w:rsidR="00042318" w:rsidRPr="006A2D96" w:rsidRDefault="00042318" w:rsidP="00042318">
            <w:pPr>
              <w:rPr>
                <w:sz w:val="24"/>
                <w:szCs w:val="24"/>
              </w:rPr>
            </w:pPr>
            <w:r w:rsidRPr="006A2D96">
              <w:rPr>
                <w:sz w:val="24"/>
                <w:szCs w:val="24"/>
              </w:rPr>
              <w:t>Bounds</w:t>
            </w:r>
          </w:p>
        </w:tc>
        <w:tc>
          <w:tcPr>
            <w:tcW w:w="6925" w:type="dxa"/>
          </w:tcPr>
          <w:p w14:paraId="30D4B7CF" w14:textId="77777777" w:rsidR="00042318" w:rsidRPr="006A2D96" w:rsidRDefault="00042318" w:rsidP="00042318">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6B9C5AC9" w14:textId="77777777" w:rsidR="00042318" w:rsidRPr="001F77F0" w:rsidRDefault="008C17D9"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6853C202" w14:textId="77777777" w:rsidR="00042318" w:rsidRPr="006A2D96" w:rsidRDefault="00042318" w:rsidP="00042318">
            <w:pPr>
              <w:rPr>
                <w:sz w:val="24"/>
                <w:szCs w:val="24"/>
              </w:rPr>
            </w:pPr>
            <m:oMathPara>
              <m:oMath>
                <m:r>
                  <w:rPr>
                    <w:rFonts w:ascii="Cambria Math" w:eastAsiaTheme="minorEastAsia" w:hAnsi="Cambria Math"/>
                    <w:sz w:val="24"/>
                    <w:szCs w:val="24"/>
                  </w:rPr>
                  <m:t>.3≤p≤8</m:t>
                </m:r>
              </m:oMath>
            </m:oMathPara>
          </w:p>
        </w:tc>
      </w:tr>
      <w:tr w:rsidR="006A2D96" w14:paraId="600B0511" w14:textId="77777777" w:rsidTr="006A2D96">
        <w:trPr>
          <w:trHeight w:val="890"/>
        </w:trPr>
        <w:tc>
          <w:tcPr>
            <w:tcW w:w="2425" w:type="dxa"/>
          </w:tcPr>
          <w:p w14:paraId="65CBEFD2" w14:textId="77777777" w:rsidR="006A2D96" w:rsidRPr="006A2D96" w:rsidRDefault="006A2D96" w:rsidP="006A2D96">
            <w:pPr>
              <w:rPr>
                <w:sz w:val="24"/>
                <w:szCs w:val="24"/>
              </w:rPr>
            </w:pPr>
            <w:r w:rsidRPr="006A2D96">
              <w:rPr>
                <w:sz w:val="24"/>
                <w:szCs w:val="24"/>
              </w:rPr>
              <w:t>BMD Substitution</w:t>
            </w:r>
          </w:p>
        </w:tc>
        <w:tc>
          <w:tcPr>
            <w:tcW w:w="6925" w:type="dxa"/>
          </w:tcPr>
          <w:p w14:paraId="5BBC40B3" w14:textId="77777777" w:rsidR="006A2D96" w:rsidRPr="006A2D96" w:rsidRDefault="00D45004" w:rsidP="006A2D96">
            <w:pPr>
              <w:rPr>
                <w:sz w:val="24"/>
                <w:szCs w:val="24"/>
              </w:rPr>
            </w:pPr>
            <m:oMathPara>
              <m:oMath>
                <m:r>
                  <w:rPr>
                    <w:rFonts w:ascii="Cambria Math" w:hAnsi="Cambria Math"/>
                    <w:sz w:val="24"/>
                    <w:szCs w:val="24"/>
                  </w:rPr>
                  <m:t>ga=bmd</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bmr</m:t>
                            </m:r>
                          </m:den>
                        </m:f>
                        <m:r>
                          <w:rPr>
                            <w:rFonts w:ascii="Cambria Math" w:hAnsi="Cambria Math"/>
                            <w:sz w:val="24"/>
                            <w:szCs w:val="24"/>
                          </w:rPr>
                          <m:t>-1</m:t>
                        </m:r>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p</m:t>
                        </m:r>
                      </m:den>
                    </m:f>
                  </m:sup>
                </m:sSup>
                <m:r>
                  <w:rPr>
                    <w:rFonts w:ascii="Cambria Math" w:hAnsi="Cambria Math"/>
                    <w:sz w:val="24"/>
                    <w:szCs w:val="24"/>
                  </w:rPr>
                  <m:t xml:space="preserve"> </m:t>
                </m:r>
              </m:oMath>
            </m:oMathPara>
          </w:p>
        </w:tc>
      </w:tr>
      <w:tr w:rsidR="006A2D96" w14:paraId="0BB47D6F" w14:textId="77777777" w:rsidTr="00542E22">
        <w:trPr>
          <w:trHeight w:val="395"/>
        </w:trPr>
        <w:tc>
          <w:tcPr>
            <w:tcW w:w="2425" w:type="dxa"/>
          </w:tcPr>
          <w:p w14:paraId="21CE488D" w14:textId="77777777" w:rsidR="006A2D96" w:rsidRPr="006A2D96" w:rsidRDefault="006A2D96" w:rsidP="006A2D96">
            <w:pPr>
              <w:rPr>
                <w:sz w:val="24"/>
                <w:szCs w:val="24"/>
              </w:rPr>
            </w:pPr>
            <w:r w:rsidRPr="006A2D96">
              <w:rPr>
                <w:sz w:val="24"/>
                <w:szCs w:val="24"/>
              </w:rPr>
              <w:t>Top Substitution</w:t>
            </w:r>
          </w:p>
        </w:tc>
        <w:tc>
          <w:tcPr>
            <w:tcW w:w="6925" w:type="dxa"/>
          </w:tcPr>
          <w:p w14:paraId="01C207DE"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263CBE21" w14:textId="77777777" w:rsidR="006A2D96" w:rsidRDefault="006A2D96" w:rsidP="00C350A1"/>
    <w:p w14:paraId="0356C84E" w14:textId="77777777" w:rsidR="006A2D96" w:rsidRPr="00C350A1" w:rsidRDefault="00C14E5C" w:rsidP="006A2D96">
      <w:pPr>
        <w:pStyle w:val="Heading2"/>
      </w:pPr>
      <w:r>
        <w:t>Polynomial 1</w:t>
      </w:r>
    </w:p>
    <w:tbl>
      <w:tblPr>
        <w:tblStyle w:val="TableGrid"/>
        <w:tblW w:w="0" w:type="auto"/>
        <w:tblLook w:val="04A0" w:firstRow="1" w:lastRow="0" w:firstColumn="1" w:lastColumn="0" w:noHBand="0" w:noVBand="1"/>
      </w:tblPr>
      <w:tblGrid>
        <w:gridCol w:w="2425"/>
        <w:gridCol w:w="6925"/>
      </w:tblGrid>
      <w:tr w:rsidR="006A2D96" w14:paraId="370C6E34" w14:textId="77777777" w:rsidTr="00042318">
        <w:trPr>
          <w:trHeight w:val="440"/>
        </w:trPr>
        <w:tc>
          <w:tcPr>
            <w:tcW w:w="2425" w:type="dxa"/>
          </w:tcPr>
          <w:p w14:paraId="334F1823" w14:textId="77777777" w:rsidR="006A2D96" w:rsidRPr="006A2D96" w:rsidRDefault="006A2D96" w:rsidP="006A2D96">
            <w:pPr>
              <w:rPr>
                <w:sz w:val="24"/>
                <w:szCs w:val="24"/>
              </w:rPr>
            </w:pPr>
            <w:r w:rsidRPr="006A2D96">
              <w:rPr>
                <w:sz w:val="24"/>
                <w:szCs w:val="24"/>
              </w:rPr>
              <w:t>Original Form</w:t>
            </w:r>
          </w:p>
        </w:tc>
        <w:tc>
          <w:tcPr>
            <w:tcW w:w="6925" w:type="dxa"/>
          </w:tcPr>
          <w:p w14:paraId="7C5DD6F5"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X</m:t>
                </m:r>
              </m:oMath>
            </m:oMathPara>
          </w:p>
        </w:tc>
      </w:tr>
      <w:tr w:rsidR="006A2D96" w14:paraId="7E6FD7C5" w14:textId="77777777" w:rsidTr="00042318">
        <w:trPr>
          <w:trHeight w:val="440"/>
        </w:trPr>
        <w:tc>
          <w:tcPr>
            <w:tcW w:w="2425" w:type="dxa"/>
          </w:tcPr>
          <w:p w14:paraId="72EC800D" w14:textId="77777777" w:rsidR="006A2D96" w:rsidRPr="006A2D96" w:rsidRDefault="006A2D96" w:rsidP="006A2D96">
            <w:pPr>
              <w:rPr>
                <w:sz w:val="24"/>
                <w:szCs w:val="24"/>
              </w:rPr>
            </w:pPr>
            <w:r w:rsidRPr="006A2D96">
              <w:rPr>
                <w:sz w:val="24"/>
                <w:szCs w:val="24"/>
              </w:rPr>
              <w:t>Model Form</w:t>
            </w:r>
          </w:p>
        </w:tc>
        <w:tc>
          <w:tcPr>
            <w:tcW w:w="6925" w:type="dxa"/>
          </w:tcPr>
          <w:p w14:paraId="75F977A4" w14:textId="77777777" w:rsidR="006A2D96" w:rsidRPr="006A2D96" w:rsidRDefault="006A2D96" w:rsidP="006A2D96">
            <w:pPr>
              <w:rPr>
                <w:sz w:val="24"/>
                <w:szCs w:val="24"/>
              </w:rPr>
            </w:pPr>
            <m:oMathPara>
              <m:oMath>
                <m:r>
                  <w:rPr>
                    <w:rFonts w:ascii="Cambria Math" w:hAnsi="Cambria Math"/>
                    <w:sz w:val="24"/>
                    <w:szCs w:val="24"/>
                  </w:rPr>
                  <m:t>f(x)=ax</m:t>
                </m:r>
              </m:oMath>
            </m:oMathPara>
          </w:p>
        </w:tc>
      </w:tr>
      <w:tr w:rsidR="006A2D96" w14:paraId="70CF6799" w14:textId="77777777" w:rsidTr="00042318">
        <w:trPr>
          <w:trHeight w:val="638"/>
        </w:trPr>
        <w:tc>
          <w:tcPr>
            <w:tcW w:w="2425" w:type="dxa"/>
          </w:tcPr>
          <w:p w14:paraId="23B590E3" w14:textId="77777777" w:rsidR="006A2D96" w:rsidRPr="006A2D96" w:rsidRDefault="006A2D96" w:rsidP="006A2D96">
            <w:pPr>
              <w:rPr>
                <w:sz w:val="24"/>
                <w:szCs w:val="24"/>
              </w:rPr>
            </w:pPr>
            <w:r w:rsidRPr="006A2D96">
              <w:rPr>
                <w:sz w:val="24"/>
                <w:szCs w:val="24"/>
              </w:rPr>
              <w:t>Parameter Initial Conditions</w:t>
            </w:r>
          </w:p>
        </w:tc>
        <w:tc>
          <w:tcPr>
            <w:tcW w:w="6925" w:type="dxa"/>
          </w:tcPr>
          <w:p w14:paraId="078412BC" w14:textId="77777777" w:rsidR="006A2D96" w:rsidRPr="00042318"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den>
                </m:f>
              </m:oMath>
            </m:oMathPara>
          </w:p>
        </w:tc>
      </w:tr>
      <w:tr w:rsidR="006A2D96" w14:paraId="2B6CC676" w14:textId="77777777" w:rsidTr="00042318">
        <w:trPr>
          <w:trHeight w:val="440"/>
        </w:trPr>
        <w:tc>
          <w:tcPr>
            <w:tcW w:w="2425" w:type="dxa"/>
          </w:tcPr>
          <w:p w14:paraId="5FC6465A" w14:textId="77777777" w:rsidR="006A2D96" w:rsidRPr="006A2D96" w:rsidRDefault="006A2D96" w:rsidP="006A2D96">
            <w:pPr>
              <w:rPr>
                <w:sz w:val="24"/>
                <w:szCs w:val="24"/>
              </w:rPr>
            </w:pPr>
            <w:r w:rsidRPr="006A2D96">
              <w:rPr>
                <w:sz w:val="24"/>
                <w:szCs w:val="24"/>
              </w:rPr>
              <w:t>Bounds</w:t>
            </w:r>
          </w:p>
        </w:tc>
        <w:tc>
          <w:tcPr>
            <w:tcW w:w="6925" w:type="dxa"/>
          </w:tcPr>
          <w:p w14:paraId="5485C894" w14:textId="77777777" w:rsidR="006A2D96" w:rsidRPr="00042318" w:rsidRDefault="008C17D9"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tc>
      </w:tr>
      <w:tr w:rsidR="006A2D96" w14:paraId="072A4F7A" w14:textId="77777777" w:rsidTr="00D45004">
        <w:trPr>
          <w:trHeight w:val="800"/>
        </w:trPr>
        <w:tc>
          <w:tcPr>
            <w:tcW w:w="2425" w:type="dxa"/>
          </w:tcPr>
          <w:p w14:paraId="0706578A" w14:textId="77777777" w:rsidR="006A2D96" w:rsidRPr="006A2D96" w:rsidRDefault="006A2D96" w:rsidP="006A2D96">
            <w:pPr>
              <w:rPr>
                <w:sz w:val="24"/>
                <w:szCs w:val="24"/>
              </w:rPr>
            </w:pPr>
            <w:r w:rsidRPr="006A2D96">
              <w:rPr>
                <w:sz w:val="24"/>
                <w:szCs w:val="24"/>
              </w:rPr>
              <w:t>BMD Substitution</w:t>
            </w:r>
          </w:p>
        </w:tc>
        <w:tc>
          <w:tcPr>
            <w:tcW w:w="6925" w:type="dxa"/>
          </w:tcPr>
          <w:p w14:paraId="1959053A" w14:textId="77777777" w:rsidR="006A2D96" w:rsidRPr="006A2D96" w:rsidRDefault="00D45004" w:rsidP="006A2D96">
            <w:pPr>
              <w:rPr>
                <w:sz w:val="24"/>
                <w:szCs w:val="24"/>
              </w:rPr>
            </w:pPr>
            <m:oMathPara>
              <m:oMath>
                <m:r>
                  <w:rPr>
                    <w:rFonts w:ascii="Cambria Math" w:eastAsiaTheme="minorEastAsia" w:hAnsi="Cambria Math"/>
                    <w:sz w:val="24"/>
                    <w:szCs w:val="24"/>
                  </w:rPr>
                  <m:t xml:space="preserve">a= </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bmd</m:t>
                    </m:r>
                  </m:den>
                </m:f>
                <m:r>
                  <w:rPr>
                    <w:rFonts w:ascii="Cambria Math" w:hAnsi="Cambria Math"/>
                    <w:sz w:val="24"/>
                    <w:szCs w:val="24"/>
                  </w:rPr>
                  <m:t xml:space="preserve"> </m:t>
                </m:r>
              </m:oMath>
            </m:oMathPara>
          </w:p>
        </w:tc>
      </w:tr>
      <w:tr w:rsidR="006A2D96" w14:paraId="1B5E0D92" w14:textId="77777777" w:rsidTr="00042318">
        <w:trPr>
          <w:trHeight w:val="792"/>
        </w:trPr>
        <w:tc>
          <w:tcPr>
            <w:tcW w:w="2425" w:type="dxa"/>
          </w:tcPr>
          <w:p w14:paraId="7D37A0C8" w14:textId="77777777" w:rsidR="006A2D96" w:rsidRPr="006A2D96" w:rsidRDefault="006A2D96" w:rsidP="006A2D96">
            <w:pPr>
              <w:rPr>
                <w:sz w:val="24"/>
                <w:szCs w:val="24"/>
              </w:rPr>
            </w:pPr>
            <w:r w:rsidRPr="006A2D96">
              <w:rPr>
                <w:sz w:val="24"/>
                <w:szCs w:val="24"/>
              </w:rPr>
              <w:t>Top Substitution</w:t>
            </w:r>
          </w:p>
        </w:tc>
        <w:tc>
          <w:tcPr>
            <w:tcW w:w="6925" w:type="dxa"/>
          </w:tcPr>
          <w:p w14:paraId="5A2011F7"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den>
                </m:f>
                <m:r>
                  <w:rPr>
                    <w:rFonts w:ascii="Cambria Math" w:hAnsi="Cambria Math"/>
                    <w:sz w:val="24"/>
                    <w:szCs w:val="24"/>
                  </w:rPr>
                  <m:t xml:space="preserve"> </m:t>
                </m:r>
              </m:oMath>
            </m:oMathPara>
          </w:p>
        </w:tc>
      </w:tr>
    </w:tbl>
    <w:p w14:paraId="023B4F8B" w14:textId="77777777" w:rsidR="006A2D96" w:rsidRDefault="006A2D96" w:rsidP="00C350A1"/>
    <w:p w14:paraId="38672F22" w14:textId="77777777" w:rsidR="006A2D96" w:rsidRPr="00C350A1" w:rsidRDefault="00C14E5C" w:rsidP="006A2D96">
      <w:pPr>
        <w:pStyle w:val="Heading2"/>
      </w:pPr>
      <w:r>
        <w:t>Polynomial</w:t>
      </w:r>
      <w:r w:rsidR="006A2D96">
        <w:t xml:space="preserve"> 2</w:t>
      </w:r>
    </w:p>
    <w:tbl>
      <w:tblPr>
        <w:tblStyle w:val="TableGrid"/>
        <w:tblW w:w="0" w:type="auto"/>
        <w:tblLook w:val="04A0" w:firstRow="1" w:lastRow="0" w:firstColumn="1" w:lastColumn="0" w:noHBand="0" w:noVBand="1"/>
      </w:tblPr>
      <w:tblGrid>
        <w:gridCol w:w="2425"/>
        <w:gridCol w:w="6925"/>
      </w:tblGrid>
      <w:tr w:rsidR="006A2D96" w14:paraId="57D7E2B9" w14:textId="77777777" w:rsidTr="006A2D96">
        <w:trPr>
          <w:trHeight w:val="440"/>
        </w:trPr>
        <w:tc>
          <w:tcPr>
            <w:tcW w:w="2425" w:type="dxa"/>
          </w:tcPr>
          <w:p w14:paraId="69880890" w14:textId="77777777" w:rsidR="006A2D96" w:rsidRPr="006A2D96" w:rsidRDefault="006A2D96" w:rsidP="006A2D96">
            <w:pPr>
              <w:rPr>
                <w:sz w:val="24"/>
                <w:szCs w:val="24"/>
              </w:rPr>
            </w:pPr>
            <w:r w:rsidRPr="006A2D96">
              <w:rPr>
                <w:sz w:val="24"/>
                <w:szCs w:val="24"/>
              </w:rPr>
              <w:t>Original Form</w:t>
            </w:r>
          </w:p>
        </w:tc>
        <w:tc>
          <w:tcPr>
            <w:tcW w:w="6925" w:type="dxa"/>
          </w:tcPr>
          <w:p w14:paraId="22BD6BA8"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γ+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 xml:space="preserve">X+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m:oMathPara>
          </w:p>
        </w:tc>
      </w:tr>
      <w:tr w:rsidR="006A2D96" w14:paraId="1942C871" w14:textId="77777777" w:rsidTr="00C14E5C">
        <w:trPr>
          <w:trHeight w:val="710"/>
        </w:trPr>
        <w:tc>
          <w:tcPr>
            <w:tcW w:w="2425" w:type="dxa"/>
          </w:tcPr>
          <w:p w14:paraId="1021B31E" w14:textId="77777777" w:rsidR="006A2D96" w:rsidRPr="006A2D96" w:rsidRDefault="006A2D96" w:rsidP="006A2D96">
            <w:pPr>
              <w:rPr>
                <w:sz w:val="24"/>
                <w:szCs w:val="24"/>
              </w:rPr>
            </w:pPr>
            <w:r w:rsidRPr="006A2D96">
              <w:rPr>
                <w:sz w:val="24"/>
                <w:szCs w:val="24"/>
              </w:rPr>
              <w:t>Model Form</w:t>
            </w:r>
          </w:p>
        </w:tc>
        <w:tc>
          <w:tcPr>
            <w:tcW w:w="6925" w:type="dxa"/>
          </w:tcPr>
          <w:p w14:paraId="77E14C8D" w14:textId="77777777" w:rsidR="006A2D96" w:rsidRPr="006A2D96" w:rsidRDefault="00C14E5C" w:rsidP="006A2D96">
            <w:pPr>
              <w:rPr>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a( </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b</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den>
                </m:f>
                <m:r>
                  <w:rPr>
                    <w:rFonts w:ascii="Cambria Math" w:hAnsi="Cambria Math"/>
                    <w:sz w:val="24"/>
                    <w:szCs w:val="24"/>
                  </w:rPr>
                  <m:t xml:space="preserve"> )</m:t>
                </m:r>
              </m:oMath>
            </m:oMathPara>
          </w:p>
        </w:tc>
      </w:tr>
      <w:tr w:rsidR="006A2D96" w14:paraId="0B1C1B56" w14:textId="77777777" w:rsidTr="006A2D96">
        <w:trPr>
          <w:trHeight w:val="620"/>
        </w:trPr>
        <w:tc>
          <w:tcPr>
            <w:tcW w:w="2425" w:type="dxa"/>
          </w:tcPr>
          <w:p w14:paraId="32105D69" w14:textId="77777777" w:rsidR="006A2D96" w:rsidRPr="006A2D96" w:rsidRDefault="006A2D96" w:rsidP="006A2D96">
            <w:pPr>
              <w:rPr>
                <w:sz w:val="24"/>
                <w:szCs w:val="24"/>
              </w:rPr>
            </w:pPr>
            <w:r w:rsidRPr="006A2D96">
              <w:rPr>
                <w:sz w:val="24"/>
                <w:szCs w:val="24"/>
              </w:rPr>
              <w:t>Parameter Initial Conditions</w:t>
            </w:r>
          </w:p>
        </w:tc>
        <w:tc>
          <w:tcPr>
            <w:tcW w:w="6925" w:type="dxa"/>
          </w:tcPr>
          <w:p w14:paraId="38DC4E20" w14:textId="77777777" w:rsidR="006A2D96" w:rsidRPr="006A2D96"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2</m:t>
                </m:r>
              </m:oMath>
            </m:oMathPara>
          </w:p>
          <w:p w14:paraId="76ADF850" w14:textId="77777777" w:rsidR="006A2D96" w:rsidRPr="006A2D96" w:rsidRDefault="006A2D96" w:rsidP="006A2D96">
            <w:pPr>
              <w:rPr>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xml:space="preserve">= </m:t>
                </m:r>
                <m:r>
                  <m:rPr>
                    <m:sty m:val="p"/>
                  </m:rPr>
                  <w:rPr>
                    <w:rFonts w:ascii="Cambria Math" w:hAnsi="Cambria Math"/>
                    <w:sz w:val="24"/>
                    <w:szCs w:val="24"/>
                  </w:rPr>
                  <m:t>max⁡</m:t>
                </m:r>
                <m:r>
                  <w:rPr>
                    <w:rFonts w:ascii="Cambria Math" w:hAnsi="Cambria Math"/>
                    <w:sz w:val="24"/>
                    <w:szCs w:val="24"/>
                  </w:rPr>
                  <m:t>(x)</m:t>
                </m:r>
              </m:oMath>
            </m:oMathPara>
          </w:p>
        </w:tc>
      </w:tr>
      <w:tr w:rsidR="006A2D96" w14:paraId="42342C1A" w14:textId="77777777" w:rsidTr="006A2D96">
        <w:trPr>
          <w:trHeight w:val="620"/>
        </w:trPr>
        <w:tc>
          <w:tcPr>
            <w:tcW w:w="2425" w:type="dxa"/>
          </w:tcPr>
          <w:p w14:paraId="505178E6" w14:textId="77777777" w:rsidR="006A2D96" w:rsidRPr="006A2D96" w:rsidRDefault="006A2D96" w:rsidP="006A2D96">
            <w:pPr>
              <w:rPr>
                <w:sz w:val="24"/>
                <w:szCs w:val="24"/>
              </w:rPr>
            </w:pPr>
            <w:r w:rsidRPr="006A2D96">
              <w:rPr>
                <w:sz w:val="24"/>
                <w:szCs w:val="24"/>
              </w:rPr>
              <w:lastRenderedPageBreak/>
              <w:t>Bounds</w:t>
            </w:r>
          </w:p>
        </w:tc>
        <w:tc>
          <w:tcPr>
            <w:tcW w:w="6925" w:type="dxa"/>
          </w:tcPr>
          <w:p w14:paraId="6097F468" w14:textId="77777777" w:rsidR="006A2D96" w:rsidRPr="006A2D96" w:rsidRDefault="008C17D9"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4088265A" w14:textId="77777777" w:rsidR="006A2D96" w:rsidRPr="006A2D96" w:rsidRDefault="008C17D9" w:rsidP="006A2D96">
            <w:pPr>
              <w:rPr>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tc>
      </w:tr>
      <w:tr w:rsidR="006A2D96" w14:paraId="33C39EC2" w14:textId="77777777" w:rsidTr="006A2D96">
        <w:trPr>
          <w:trHeight w:val="890"/>
        </w:trPr>
        <w:tc>
          <w:tcPr>
            <w:tcW w:w="2425" w:type="dxa"/>
          </w:tcPr>
          <w:p w14:paraId="668CC061" w14:textId="77777777" w:rsidR="006A2D96" w:rsidRPr="006A2D96" w:rsidRDefault="006A2D96" w:rsidP="006A2D96">
            <w:pPr>
              <w:rPr>
                <w:sz w:val="24"/>
                <w:szCs w:val="24"/>
              </w:rPr>
            </w:pPr>
            <w:r w:rsidRPr="006A2D96">
              <w:rPr>
                <w:sz w:val="24"/>
                <w:szCs w:val="24"/>
              </w:rPr>
              <w:t>BMD Substitution</w:t>
            </w:r>
          </w:p>
        </w:tc>
        <w:tc>
          <w:tcPr>
            <w:tcW w:w="6925" w:type="dxa"/>
          </w:tcPr>
          <w:p w14:paraId="40BD2866"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2bmd</m:t>
                    </m:r>
                  </m:num>
                  <m:den>
                    <m:rad>
                      <m:radPr>
                        <m:degHide m:val="1"/>
                        <m:ctrlPr>
                          <w:rPr>
                            <w:rFonts w:ascii="Cambria Math" w:hAnsi="Cambria Math"/>
                            <w:i/>
                            <w:sz w:val="24"/>
                            <w:szCs w:val="24"/>
                          </w:rPr>
                        </m:ctrlPr>
                      </m:radPr>
                      <m:deg/>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4bmr</m:t>
                            </m:r>
                          </m:num>
                          <m:den>
                            <m:r>
                              <w:rPr>
                                <w:rFonts w:ascii="Cambria Math" w:hAnsi="Cambria Math"/>
                                <w:sz w:val="24"/>
                                <w:szCs w:val="24"/>
                              </w:rPr>
                              <m:t>a</m:t>
                            </m:r>
                          </m:den>
                        </m:f>
                      </m:e>
                    </m:rad>
                    <m:r>
                      <w:rPr>
                        <w:rFonts w:ascii="Cambria Math" w:hAnsi="Cambria Math"/>
                        <w:sz w:val="24"/>
                        <w:szCs w:val="24"/>
                      </w:rPr>
                      <m:t>-1</m:t>
                    </m:r>
                  </m:den>
                </m:f>
              </m:oMath>
            </m:oMathPara>
          </w:p>
        </w:tc>
      </w:tr>
      <w:tr w:rsidR="006A2D96" w14:paraId="36F6B94D" w14:textId="77777777" w:rsidTr="006A2D96">
        <w:trPr>
          <w:trHeight w:val="792"/>
        </w:trPr>
        <w:tc>
          <w:tcPr>
            <w:tcW w:w="2425" w:type="dxa"/>
          </w:tcPr>
          <w:p w14:paraId="72AE39D0" w14:textId="77777777" w:rsidR="006A2D96" w:rsidRPr="006A2D96" w:rsidRDefault="006A2D96" w:rsidP="006A2D96">
            <w:pPr>
              <w:rPr>
                <w:sz w:val="24"/>
                <w:szCs w:val="24"/>
              </w:rPr>
            </w:pPr>
            <w:r w:rsidRPr="006A2D96">
              <w:rPr>
                <w:sz w:val="24"/>
                <w:szCs w:val="24"/>
              </w:rPr>
              <w:t>Top Substitution</w:t>
            </w:r>
          </w:p>
        </w:tc>
        <w:tc>
          <w:tcPr>
            <w:tcW w:w="6925" w:type="dxa"/>
          </w:tcPr>
          <w:p w14:paraId="20ECC964"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e>
                        </m:d>
                      </m:e>
                      <m:sup>
                        <m:r>
                          <w:rPr>
                            <w:rFonts w:ascii="Cambria Math" w:hAnsi="Cambria Math"/>
                            <w:sz w:val="24"/>
                            <w:szCs w:val="24"/>
                          </w:rPr>
                          <m:t>2</m:t>
                        </m:r>
                      </m:sup>
                    </m:sSup>
                  </m:den>
                </m:f>
                <m:r>
                  <w:rPr>
                    <w:rFonts w:ascii="Cambria Math" w:hAnsi="Cambria Math"/>
                    <w:sz w:val="24"/>
                    <w:szCs w:val="24"/>
                  </w:rPr>
                  <m:t xml:space="preserve"> </m:t>
                </m:r>
              </m:oMath>
            </m:oMathPara>
          </w:p>
        </w:tc>
      </w:tr>
    </w:tbl>
    <w:p w14:paraId="322F8CC0" w14:textId="77777777" w:rsidR="006A2D96" w:rsidRDefault="006A2D96" w:rsidP="00C350A1"/>
    <w:p w14:paraId="65376A0E" w14:textId="77777777" w:rsidR="006A2D96" w:rsidRPr="00C350A1" w:rsidRDefault="00C14E5C" w:rsidP="006A2D96">
      <w:pPr>
        <w:pStyle w:val="Heading2"/>
      </w:pPr>
      <w:r>
        <w:t>Power</w:t>
      </w:r>
    </w:p>
    <w:tbl>
      <w:tblPr>
        <w:tblStyle w:val="TableGrid"/>
        <w:tblW w:w="0" w:type="auto"/>
        <w:tblLook w:val="04A0" w:firstRow="1" w:lastRow="0" w:firstColumn="1" w:lastColumn="0" w:noHBand="0" w:noVBand="1"/>
      </w:tblPr>
      <w:tblGrid>
        <w:gridCol w:w="2425"/>
        <w:gridCol w:w="6925"/>
      </w:tblGrid>
      <w:tr w:rsidR="006A2D96" w14:paraId="16844E1B" w14:textId="77777777" w:rsidTr="006A2D96">
        <w:trPr>
          <w:trHeight w:val="440"/>
        </w:trPr>
        <w:tc>
          <w:tcPr>
            <w:tcW w:w="2425" w:type="dxa"/>
          </w:tcPr>
          <w:p w14:paraId="19EC7FCB" w14:textId="77777777" w:rsidR="006A2D96" w:rsidRPr="006A2D96" w:rsidRDefault="006A2D96" w:rsidP="006A2D96">
            <w:pPr>
              <w:rPr>
                <w:sz w:val="24"/>
                <w:szCs w:val="24"/>
              </w:rPr>
            </w:pPr>
            <w:r w:rsidRPr="006A2D96">
              <w:rPr>
                <w:sz w:val="24"/>
                <w:szCs w:val="24"/>
              </w:rPr>
              <w:t>Original Form</w:t>
            </w:r>
          </w:p>
        </w:tc>
        <w:tc>
          <w:tcPr>
            <w:tcW w:w="6925" w:type="dxa"/>
          </w:tcPr>
          <w:p w14:paraId="20EF4705"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β</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α</m:t>
                    </m:r>
                  </m:sup>
                </m:sSup>
              </m:oMath>
            </m:oMathPara>
          </w:p>
        </w:tc>
      </w:tr>
      <w:tr w:rsidR="006A2D96" w14:paraId="2B2425DA" w14:textId="77777777" w:rsidTr="006A2D96">
        <w:trPr>
          <w:trHeight w:val="440"/>
        </w:trPr>
        <w:tc>
          <w:tcPr>
            <w:tcW w:w="2425" w:type="dxa"/>
          </w:tcPr>
          <w:p w14:paraId="6CB519A1" w14:textId="77777777" w:rsidR="006A2D96" w:rsidRPr="006A2D96" w:rsidRDefault="006A2D96" w:rsidP="006A2D96">
            <w:pPr>
              <w:rPr>
                <w:sz w:val="24"/>
                <w:szCs w:val="24"/>
              </w:rPr>
            </w:pPr>
            <w:r w:rsidRPr="006A2D96">
              <w:rPr>
                <w:sz w:val="24"/>
                <w:szCs w:val="24"/>
              </w:rPr>
              <w:t>Model Form</w:t>
            </w:r>
          </w:p>
        </w:tc>
        <w:tc>
          <w:tcPr>
            <w:tcW w:w="6925" w:type="dxa"/>
          </w:tcPr>
          <w:p w14:paraId="7AA51BB0"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p</m:t>
                    </m:r>
                  </m:sup>
                </m:sSup>
              </m:oMath>
            </m:oMathPara>
          </w:p>
        </w:tc>
      </w:tr>
      <w:tr w:rsidR="006A2D96" w14:paraId="0BBA458A" w14:textId="77777777" w:rsidTr="006A2D96">
        <w:trPr>
          <w:trHeight w:val="620"/>
        </w:trPr>
        <w:tc>
          <w:tcPr>
            <w:tcW w:w="2425" w:type="dxa"/>
          </w:tcPr>
          <w:p w14:paraId="24CCD9DD" w14:textId="77777777" w:rsidR="006A2D96" w:rsidRPr="006A2D96" w:rsidRDefault="006A2D96" w:rsidP="006A2D96">
            <w:pPr>
              <w:rPr>
                <w:sz w:val="24"/>
                <w:szCs w:val="24"/>
              </w:rPr>
            </w:pPr>
            <w:r w:rsidRPr="006A2D96">
              <w:rPr>
                <w:sz w:val="24"/>
                <w:szCs w:val="24"/>
              </w:rPr>
              <w:t>Parameter Initial Conditions</w:t>
            </w:r>
          </w:p>
        </w:tc>
        <w:tc>
          <w:tcPr>
            <w:tcW w:w="6925" w:type="dxa"/>
          </w:tcPr>
          <w:p w14:paraId="61CEB991" w14:textId="77777777" w:rsidR="006A2D96" w:rsidRPr="006A2D96" w:rsidRDefault="008C17D9"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52B1D80D" w14:textId="77777777" w:rsidR="006A2D96" w:rsidRPr="006A2D96" w:rsidRDefault="000E7694" w:rsidP="006A2D96">
            <w:pPr>
              <w:rPr>
                <w:sz w:val="24"/>
                <w:szCs w:val="24"/>
              </w:rPr>
            </w:pPr>
            <m:oMathPara>
              <m:oMath>
                <m:r>
                  <w:rPr>
                    <w:rFonts w:ascii="Cambria Math" w:hAnsi="Cambria Math"/>
                    <w:sz w:val="24"/>
                    <w:szCs w:val="24"/>
                  </w:rPr>
                  <m:t>p</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1.5</m:t>
                </m:r>
              </m:oMath>
            </m:oMathPara>
          </w:p>
        </w:tc>
      </w:tr>
      <w:tr w:rsidR="006A2D96" w14:paraId="5527280E" w14:textId="77777777" w:rsidTr="006A2D96">
        <w:trPr>
          <w:trHeight w:val="620"/>
        </w:trPr>
        <w:tc>
          <w:tcPr>
            <w:tcW w:w="2425" w:type="dxa"/>
          </w:tcPr>
          <w:p w14:paraId="040A784F" w14:textId="77777777" w:rsidR="006A2D96" w:rsidRPr="006A2D96" w:rsidRDefault="006A2D96" w:rsidP="006A2D96">
            <w:pPr>
              <w:rPr>
                <w:sz w:val="24"/>
                <w:szCs w:val="24"/>
              </w:rPr>
            </w:pPr>
            <w:r w:rsidRPr="006A2D96">
              <w:rPr>
                <w:sz w:val="24"/>
                <w:szCs w:val="24"/>
              </w:rPr>
              <w:t>Bounds</w:t>
            </w:r>
          </w:p>
        </w:tc>
        <w:tc>
          <w:tcPr>
            <w:tcW w:w="6925" w:type="dxa"/>
          </w:tcPr>
          <w:p w14:paraId="20B61284" w14:textId="77777777" w:rsidR="006A2D96" w:rsidRPr="006A2D96" w:rsidRDefault="008C17D9"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03F1250D" w14:textId="77777777" w:rsidR="006A2D96" w:rsidRPr="006A2D96" w:rsidRDefault="000E7694" w:rsidP="006A2D96">
            <w:pPr>
              <w:rPr>
                <w:sz w:val="24"/>
                <w:szCs w:val="24"/>
              </w:rPr>
            </w:pPr>
            <m:oMathPara>
              <m:oMath>
                <m:r>
                  <w:rPr>
                    <w:rFonts w:ascii="Cambria Math" w:hAnsi="Cambria Math"/>
                    <w:sz w:val="24"/>
                    <w:szCs w:val="24"/>
                  </w:rPr>
                  <m:t>.3≤p</m:t>
                </m:r>
                <m:r>
                  <m:rPr>
                    <m:sty m:val="p"/>
                  </m:rPr>
                  <w:rPr>
                    <w:rFonts w:ascii="Cambria Math" w:hAnsi="Cambria Math"/>
                    <w:sz w:val="24"/>
                    <w:szCs w:val="24"/>
                  </w:rPr>
                  <w:softHyphen/>
                </m:r>
                <m:r>
                  <w:rPr>
                    <w:rFonts w:ascii="Cambria Math" w:hAnsi="Cambria Math"/>
                    <w:sz w:val="24"/>
                    <w:szCs w:val="24"/>
                  </w:rPr>
                  <m:t>≤20</m:t>
                </m:r>
              </m:oMath>
            </m:oMathPara>
          </w:p>
        </w:tc>
      </w:tr>
      <w:tr w:rsidR="006A2D96" w14:paraId="732C0537" w14:textId="77777777" w:rsidTr="000E7CCD">
        <w:trPr>
          <w:trHeight w:val="710"/>
        </w:trPr>
        <w:tc>
          <w:tcPr>
            <w:tcW w:w="2425" w:type="dxa"/>
          </w:tcPr>
          <w:p w14:paraId="5A389419" w14:textId="77777777" w:rsidR="006A2D96" w:rsidRPr="006A2D96" w:rsidRDefault="006A2D96" w:rsidP="006A2D96">
            <w:pPr>
              <w:rPr>
                <w:sz w:val="24"/>
                <w:szCs w:val="24"/>
              </w:rPr>
            </w:pPr>
            <w:r w:rsidRPr="006A2D96">
              <w:rPr>
                <w:sz w:val="24"/>
                <w:szCs w:val="24"/>
              </w:rPr>
              <w:t>BMD Substitution</w:t>
            </w:r>
          </w:p>
        </w:tc>
        <w:tc>
          <w:tcPr>
            <w:tcW w:w="6925" w:type="dxa"/>
          </w:tcPr>
          <w:p w14:paraId="47967C51" w14:textId="77777777" w:rsidR="006A2D96" w:rsidRPr="006A2D96" w:rsidRDefault="000E7CCD"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bm</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p</m:t>
                        </m:r>
                      </m:sup>
                    </m:sSup>
                  </m:den>
                </m:f>
              </m:oMath>
            </m:oMathPara>
          </w:p>
        </w:tc>
      </w:tr>
      <w:tr w:rsidR="006A2D96" w14:paraId="1E399F0E" w14:textId="77777777" w:rsidTr="00542E22">
        <w:trPr>
          <w:trHeight w:val="710"/>
        </w:trPr>
        <w:tc>
          <w:tcPr>
            <w:tcW w:w="2425" w:type="dxa"/>
          </w:tcPr>
          <w:p w14:paraId="7AD10E5B" w14:textId="77777777" w:rsidR="006A2D96" w:rsidRPr="006A2D96" w:rsidRDefault="006A2D96" w:rsidP="006A2D96">
            <w:pPr>
              <w:rPr>
                <w:sz w:val="24"/>
                <w:szCs w:val="24"/>
              </w:rPr>
            </w:pPr>
            <w:r w:rsidRPr="006A2D96">
              <w:rPr>
                <w:sz w:val="24"/>
                <w:szCs w:val="24"/>
              </w:rPr>
              <w:t>Top Substitution</w:t>
            </w:r>
          </w:p>
        </w:tc>
        <w:tc>
          <w:tcPr>
            <w:tcW w:w="6925" w:type="dxa"/>
          </w:tcPr>
          <w:p w14:paraId="4120B12B"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d>
                          <m:dPr>
                            <m:ctrlPr>
                              <w:rPr>
                                <w:rFonts w:ascii="Cambria Math" w:hAnsi="Cambria Math"/>
                                <w:i/>
                                <w:sz w:val="24"/>
                                <w:szCs w:val="24"/>
                              </w:rPr>
                            </m:ctrlPr>
                          </m:dPr>
                          <m:e>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e>
                        </m:d>
                      </m:e>
                      <m:sup>
                        <m:r>
                          <w:rPr>
                            <w:rFonts w:ascii="Cambria Math" w:hAnsi="Cambria Math"/>
                            <w:sz w:val="24"/>
                            <w:szCs w:val="24"/>
                          </w:rPr>
                          <m:t>p</m:t>
                        </m:r>
                      </m:sup>
                    </m:sSup>
                  </m:den>
                </m:f>
                <m:r>
                  <w:rPr>
                    <w:rFonts w:ascii="Cambria Math" w:hAnsi="Cambria Math"/>
                    <w:sz w:val="24"/>
                    <w:szCs w:val="24"/>
                  </w:rPr>
                  <m:t xml:space="preserve"> </m:t>
                </m:r>
              </m:oMath>
            </m:oMathPara>
          </w:p>
        </w:tc>
      </w:tr>
    </w:tbl>
    <w:p w14:paraId="2397AD29" w14:textId="77777777" w:rsidR="00EE247B" w:rsidRDefault="00EE247B" w:rsidP="00F865C1">
      <w:pPr>
        <w:pStyle w:val="Heading2"/>
      </w:pPr>
    </w:p>
    <w:p w14:paraId="0CDAC5E7" w14:textId="77777777" w:rsidR="00501BCD" w:rsidRPr="00501BCD" w:rsidRDefault="00EE247B" w:rsidP="00501BCD">
      <w:pPr>
        <w:pStyle w:val="EndNoteBibliography"/>
        <w:spacing w:after="0"/>
      </w:pPr>
      <w:r>
        <w:fldChar w:fldCharType="begin"/>
      </w:r>
      <w:r>
        <w:instrText xml:space="preserve"> ADDIN EN.REFLIST </w:instrText>
      </w:r>
      <w:r>
        <w:fldChar w:fldCharType="separate"/>
      </w:r>
      <w:r w:rsidR="00501BCD" w:rsidRPr="00501BCD">
        <w:t>1.</w:t>
      </w:r>
      <w:r w:rsidR="00501BCD" w:rsidRPr="00501BCD">
        <w:tab/>
        <w:t xml:space="preserve">Liberzon, A.; Subramanian, A.; Pinchback, R.; Thorvaldsdóttir, H.; Tamayo, P.; Mesirov, J. P., Molecular signatures database (MSigDB) 3.0. </w:t>
      </w:r>
      <w:r w:rsidR="00501BCD" w:rsidRPr="00501BCD">
        <w:rPr>
          <w:i/>
        </w:rPr>
        <w:t xml:space="preserve">Bioinformatics </w:t>
      </w:r>
      <w:r w:rsidR="00501BCD" w:rsidRPr="00501BCD">
        <w:rPr>
          <w:b/>
        </w:rPr>
        <w:t>2011,</w:t>
      </w:r>
      <w:r w:rsidR="00501BCD" w:rsidRPr="00501BCD">
        <w:t xml:space="preserve"> </w:t>
      </w:r>
      <w:r w:rsidR="00501BCD" w:rsidRPr="00501BCD">
        <w:rPr>
          <w:i/>
        </w:rPr>
        <w:t>27</w:t>
      </w:r>
      <w:r w:rsidR="00501BCD" w:rsidRPr="00501BCD">
        <w:t xml:space="preserve"> (12), 1739-1740.</w:t>
      </w:r>
    </w:p>
    <w:p w14:paraId="3FE6F7C0" w14:textId="77777777" w:rsidR="00501BCD" w:rsidRPr="00501BCD" w:rsidRDefault="00501BCD" w:rsidP="00501BCD">
      <w:pPr>
        <w:pStyle w:val="EndNoteBibliography"/>
        <w:spacing w:after="0"/>
      </w:pPr>
      <w:r w:rsidRPr="00501BCD">
        <w:t>2.</w:t>
      </w:r>
      <w:r w:rsidRPr="00501BCD">
        <w:tab/>
        <w:t xml:space="preserve">Huang, R.; Grishagin, I.; Wang, Y.; Zhao, T.; Greene, J.; Obenauer, J. C.; Ngan, D.; Nguyen, D.-T.; Guha, R.; Jadhav, A., The NCATS BioPlanet–an integrated platform for exploring the universe of cellular signaling pathways for toxicology, systems biology, and chemical genomics. </w:t>
      </w:r>
      <w:r w:rsidRPr="00501BCD">
        <w:rPr>
          <w:i/>
        </w:rPr>
        <w:t xml:space="preserve">Frontiers in pharmacology </w:t>
      </w:r>
      <w:r w:rsidRPr="00501BCD">
        <w:rPr>
          <w:b/>
        </w:rPr>
        <w:t>2019,</w:t>
      </w:r>
      <w:r w:rsidRPr="00501BCD">
        <w:t xml:space="preserve"> </w:t>
      </w:r>
      <w:r w:rsidRPr="00501BCD">
        <w:rPr>
          <w:i/>
        </w:rPr>
        <w:t>10</w:t>
      </w:r>
      <w:r w:rsidRPr="00501BCD">
        <w:t>, 445.</w:t>
      </w:r>
    </w:p>
    <w:p w14:paraId="1ABB4982" w14:textId="77777777" w:rsidR="00501BCD" w:rsidRPr="00501BCD" w:rsidRDefault="00501BCD" w:rsidP="00501BCD">
      <w:pPr>
        <w:pStyle w:val="EndNoteBibliography"/>
        <w:spacing w:after="0"/>
      </w:pPr>
      <w:r w:rsidRPr="00501BCD">
        <w:t>3.</w:t>
      </w:r>
      <w:r w:rsidRPr="00501BCD">
        <w:tab/>
        <w:t xml:space="preserve">Ryan, N.; Chorley, B.; Tice, R. R.; Judson, R.; Corton, J. C., Moving toward integrating gene expression profiling into high-throughput testing: A gene expression biomarker accurately predicts estrogen receptor α modulation in a microarray compendium. </w:t>
      </w:r>
      <w:r w:rsidRPr="00501BCD">
        <w:rPr>
          <w:i/>
        </w:rPr>
        <w:t xml:space="preserve">Toxicological Sciences </w:t>
      </w:r>
      <w:r w:rsidRPr="00501BCD">
        <w:rPr>
          <w:b/>
        </w:rPr>
        <w:t>2016,</w:t>
      </w:r>
      <w:r w:rsidRPr="00501BCD">
        <w:t xml:space="preserve"> </w:t>
      </w:r>
      <w:r w:rsidRPr="00501BCD">
        <w:rPr>
          <w:i/>
        </w:rPr>
        <w:t>151</w:t>
      </w:r>
      <w:r w:rsidRPr="00501BCD">
        <w:t xml:space="preserve"> (1), 88-103.</w:t>
      </w:r>
    </w:p>
    <w:p w14:paraId="1DFFC204" w14:textId="77777777" w:rsidR="00501BCD" w:rsidRPr="00501BCD" w:rsidRDefault="00501BCD" w:rsidP="00501BCD">
      <w:pPr>
        <w:pStyle w:val="EndNoteBibliography"/>
        <w:spacing w:after="0"/>
      </w:pPr>
      <w:r w:rsidRPr="00501BCD">
        <w:t>4.</w:t>
      </w:r>
      <w:r w:rsidRPr="00501BCD">
        <w:tab/>
        <w:t xml:space="preserve">Liberzon, A.; Birger, C.; Thorvaldsdóttir, H.; Ghandi, M.; Mesirov, J. P.; Tamayo, P., The molecular signatures database hallmark gene set collection. </w:t>
      </w:r>
      <w:r w:rsidRPr="00501BCD">
        <w:rPr>
          <w:i/>
        </w:rPr>
        <w:t xml:space="preserve">Cell systems </w:t>
      </w:r>
      <w:r w:rsidRPr="00501BCD">
        <w:rPr>
          <w:b/>
        </w:rPr>
        <w:t>2015,</w:t>
      </w:r>
      <w:r w:rsidRPr="00501BCD">
        <w:t xml:space="preserve"> </w:t>
      </w:r>
      <w:r w:rsidRPr="00501BCD">
        <w:rPr>
          <w:i/>
        </w:rPr>
        <w:t>1</w:t>
      </w:r>
      <w:r w:rsidRPr="00501BCD">
        <w:t xml:space="preserve"> (6), 417-425.</w:t>
      </w:r>
    </w:p>
    <w:p w14:paraId="77C2D95C" w14:textId="77777777" w:rsidR="00501BCD" w:rsidRPr="00501BCD" w:rsidRDefault="00501BCD" w:rsidP="00501BCD">
      <w:pPr>
        <w:pStyle w:val="EndNoteBibliography"/>
        <w:spacing w:after="0"/>
      </w:pPr>
      <w:r w:rsidRPr="00501BCD">
        <w:lastRenderedPageBreak/>
        <w:t>5.</w:t>
      </w:r>
      <w:r w:rsidRPr="00501BCD">
        <w:tab/>
        <w:t xml:space="preserve">Dutertre, M.; Gratadou, L.; Dardenne, E.; Germann, S.; Samaan, S.; Lidereau, R.; Driouch, K.; de la Grange, P.; Auboeuf, D., Estrogen regulation and physiopathologic significance of alternative promoters in breast cancer. </w:t>
      </w:r>
      <w:r w:rsidRPr="00501BCD">
        <w:rPr>
          <w:i/>
        </w:rPr>
        <w:t xml:space="preserve">Cancer research </w:t>
      </w:r>
      <w:r w:rsidRPr="00501BCD">
        <w:rPr>
          <w:b/>
        </w:rPr>
        <w:t>2010,</w:t>
      </w:r>
      <w:r w:rsidRPr="00501BCD">
        <w:t xml:space="preserve"> </w:t>
      </w:r>
      <w:r w:rsidRPr="00501BCD">
        <w:rPr>
          <w:i/>
        </w:rPr>
        <w:t>70</w:t>
      </w:r>
      <w:r w:rsidRPr="00501BCD">
        <w:t xml:space="preserve"> (9), 3760-3770.</w:t>
      </w:r>
    </w:p>
    <w:p w14:paraId="09198A53" w14:textId="77777777" w:rsidR="00501BCD" w:rsidRPr="00501BCD" w:rsidRDefault="00501BCD" w:rsidP="00501BCD">
      <w:pPr>
        <w:pStyle w:val="EndNoteBibliography"/>
        <w:spacing w:after="0"/>
      </w:pPr>
      <w:r w:rsidRPr="00501BCD">
        <w:t>6.</w:t>
      </w:r>
      <w:r w:rsidRPr="00501BCD">
        <w:tab/>
        <w:t xml:space="preserve">Hänzelmann, S.; Castelo, R.; Guinney, J., GSVA: gene set variation analysis for microarray and RNA-seq data. </w:t>
      </w:r>
      <w:r w:rsidRPr="00501BCD">
        <w:rPr>
          <w:i/>
        </w:rPr>
        <w:t xml:space="preserve">BMC bioinformatics </w:t>
      </w:r>
      <w:r w:rsidRPr="00501BCD">
        <w:rPr>
          <w:b/>
        </w:rPr>
        <w:t>2013,</w:t>
      </w:r>
      <w:r w:rsidRPr="00501BCD">
        <w:t xml:space="preserve"> </w:t>
      </w:r>
      <w:r w:rsidRPr="00501BCD">
        <w:rPr>
          <w:i/>
        </w:rPr>
        <w:t>14</w:t>
      </w:r>
      <w:r w:rsidRPr="00501BCD">
        <w:t xml:space="preserve"> (1), 7.</w:t>
      </w:r>
    </w:p>
    <w:p w14:paraId="33DC34D8" w14:textId="77777777" w:rsidR="00501BCD" w:rsidRPr="00501BCD" w:rsidRDefault="00501BCD" w:rsidP="00501BCD">
      <w:pPr>
        <w:pStyle w:val="EndNoteBibliography"/>
        <w:spacing w:after="0"/>
      </w:pPr>
      <w:r w:rsidRPr="00501BCD">
        <w:t>7.</w:t>
      </w:r>
      <w:r w:rsidRPr="00501BCD">
        <w:tab/>
        <w:t xml:space="preserve">Subramanian, A.; Tamayo, P.; Mootha, V. K.; Mukherjee, S.; Ebert, B. L.; Gillette, M. A.; Paulovich, A.; Pomeroy, S. L.; Golub, T. R.; Lander, E. S., Gene set enrichment analysis: a knowledge-based approach for interpreting genome-wide expression profiles. </w:t>
      </w:r>
      <w:r w:rsidRPr="00501BCD">
        <w:rPr>
          <w:i/>
        </w:rPr>
        <w:t xml:space="preserve">Proceedings of the National Academy of Sciences </w:t>
      </w:r>
      <w:r w:rsidRPr="00501BCD">
        <w:rPr>
          <w:b/>
        </w:rPr>
        <w:t>2005,</w:t>
      </w:r>
      <w:r w:rsidRPr="00501BCD">
        <w:t xml:space="preserve"> </w:t>
      </w:r>
      <w:r w:rsidRPr="00501BCD">
        <w:rPr>
          <w:i/>
        </w:rPr>
        <w:t>102</w:t>
      </w:r>
      <w:r w:rsidRPr="00501BCD">
        <w:t xml:space="preserve"> (43), 15545-15550.</w:t>
      </w:r>
    </w:p>
    <w:p w14:paraId="21E42022" w14:textId="77777777" w:rsidR="00501BCD" w:rsidRPr="00501BCD" w:rsidRDefault="00501BCD" w:rsidP="00501BCD">
      <w:pPr>
        <w:pStyle w:val="EndNoteBibliography"/>
        <w:spacing w:after="0"/>
      </w:pPr>
      <w:r w:rsidRPr="00501BCD">
        <w:t>8.</w:t>
      </w:r>
      <w:r w:rsidRPr="00501BCD">
        <w:tab/>
        <w:t xml:space="preserve">Barbie, D. A.; Tamayo, P.; Boehm, J. S.; Kim, S. Y.; Moody, S. E.; Dunn, I. F.; Schinzel, A. C.; Sandy, P.; Meylan, E.; Scholl, C., Systematic RNA interference reveals that oncogenic KRAS-driven cancers require TBK1. </w:t>
      </w:r>
      <w:r w:rsidRPr="00501BCD">
        <w:rPr>
          <w:i/>
        </w:rPr>
        <w:t xml:space="preserve">Nature </w:t>
      </w:r>
      <w:r w:rsidRPr="00501BCD">
        <w:rPr>
          <w:b/>
        </w:rPr>
        <w:t>2009,</w:t>
      </w:r>
      <w:r w:rsidRPr="00501BCD">
        <w:t xml:space="preserve"> </w:t>
      </w:r>
      <w:r w:rsidRPr="00501BCD">
        <w:rPr>
          <w:i/>
        </w:rPr>
        <w:t>462</w:t>
      </w:r>
      <w:r w:rsidRPr="00501BCD">
        <w:t xml:space="preserve"> (7269), 108.</w:t>
      </w:r>
    </w:p>
    <w:p w14:paraId="47B16DC6" w14:textId="77777777" w:rsidR="00501BCD" w:rsidRPr="00501BCD" w:rsidRDefault="00501BCD" w:rsidP="00501BCD">
      <w:pPr>
        <w:pStyle w:val="EndNoteBibliography"/>
        <w:spacing w:after="0"/>
      </w:pPr>
      <w:r w:rsidRPr="00501BCD">
        <w:t>9.</w:t>
      </w:r>
      <w:r w:rsidRPr="00501BCD">
        <w:tab/>
        <w:t xml:space="preserve">Filer, D. L.; Kothiya, P.; Setzer, R. W.; Judson, R. S.; Martin, M. T., tcpl: the ToxCast pipeline for high-throughput screening data. </w:t>
      </w:r>
      <w:r w:rsidRPr="00501BCD">
        <w:rPr>
          <w:i/>
        </w:rPr>
        <w:t xml:space="preserve">Bioinformatics </w:t>
      </w:r>
      <w:r w:rsidRPr="00501BCD">
        <w:rPr>
          <w:b/>
        </w:rPr>
        <w:t>2016,</w:t>
      </w:r>
      <w:r w:rsidRPr="00501BCD">
        <w:t xml:space="preserve"> </w:t>
      </w:r>
      <w:r w:rsidRPr="00501BCD">
        <w:rPr>
          <w:i/>
        </w:rPr>
        <w:t>33</w:t>
      </w:r>
      <w:r w:rsidRPr="00501BCD">
        <w:t xml:space="preserve"> (4), 618-620.</w:t>
      </w:r>
    </w:p>
    <w:p w14:paraId="7CCD3252" w14:textId="77777777" w:rsidR="00501BCD" w:rsidRPr="00501BCD" w:rsidRDefault="00501BCD" w:rsidP="00501BCD">
      <w:pPr>
        <w:pStyle w:val="EndNoteBibliography"/>
        <w:spacing w:after="0"/>
      </w:pPr>
      <w:r w:rsidRPr="00501BCD">
        <w:t>10.</w:t>
      </w:r>
      <w:r w:rsidRPr="00501BCD">
        <w:tab/>
        <w:t>David Gaylor, J. G., Karen Hogan, Jennifer Jinot, Carole Kimmel, R. Woodrow Setzer, Michael Broder, Diane Henshel, Benchmark Dose Technical Guidance. Agency, U. S. E. P., Ed. 2012.</w:t>
      </w:r>
    </w:p>
    <w:p w14:paraId="67107B7B" w14:textId="77777777" w:rsidR="00501BCD" w:rsidRPr="00501BCD" w:rsidRDefault="00501BCD" w:rsidP="00501BCD">
      <w:pPr>
        <w:pStyle w:val="EndNoteBibliography"/>
        <w:spacing w:after="0"/>
      </w:pPr>
      <w:r w:rsidRPr="00501BCD">
        <w:t>11.</w:t>
      </w:r>
      <w:r w:rsidRPr="00501BCD">
        <w:tab/>
        <w:t xml:space="preserve">Thomas, R. S.; Allen, B. C.; Nong, A.; Yang, L.; Bermudez, E.; Clewell III, H. J.; Andersen, M. E., A method to integrate benchmark dose estimates with genomic data to assess the functional effects of chemical exposure. </w:t>
      </w:r>
      <w:r w:rsidRPr="00501BCD">
        <w:rPr>
          <w:i/>
        </w:rPr>
        <w:t xml:space="preserve">Toxicological Sciences </w:t>
      </w:r>
      <w:r w:rsidRPr="00501BCD">
        <w:rPr>
          <w:b/>
        </w:rPr>
        <w:t>2007,</w:t>
      </w:r>
      <w:r w:rsidRPr="00501BCD">
        <w:t xml:space="preserve"> </w:t>
      </w:r>
      <w:r w:rsidRPr="00501BCD">
        <w:rPr>
          <w:i/>
        </w:rPr>
        <w:t>98</w:t>
      </w:r>
      <w:r w:rsidRPr="00501BCD">
        <w:t xml:space="preserve"> (1), 240-248.</w:t>
      </w:r>
    </w:p>
    <w:p w14:paraId="7E5E1C16" w14:textId="77777777" w:rsidR="00501BCD" w:rsidRPr="00501BCD" w:rsidRDefault="00501BCD" w:rsidP="00501BCD">
      <w:pPr>
        <w:pStyle w:val="EndNoteBibliography"/>
        <w:spacing w:after="0"/>
      </w:pPr>
      <w:r w:rsidRPr="00501BCD">
        <w:t>12.</w:t>
      </w:r>
      <w:r w:rsidRPr="00501BCD">
        <w:tab/>
        <w:t xml:space="preserve">Crump, K. S., Calculation of benchmark doses from continuous data. </w:t>
      </w:r>
      <w:r w:rsidRPr="00501BCD">
        <w:rPr>
          <w:i/>
        </w:rPr>
        <w:t xml:space="preserve">Risk Analysis </w:t>
      </w:r>
      <w:r w:rsidRPr="00501BCD">
        <w:rPr>
          <w:b/>
        </w:rPr>
        <w:t>1995,</w:t>
      </w:r>
      <w:r w:rsidRPr="00501BCD">
        <w:t xml:space="preserve"> </w:t>
      </w:r>
      <w:r w:rsidRPr="00501BCD">
        <w:rPr>
          <w:i/>
        </w:rPr>
        <w:t>15</w:t>
      </w:r>
      <w:r w:rsidRPr="00501BCD">
        <w:t xml:space="preserve"> (1), 79-89.</w:t>
      </w:r>
    </w:p>
    <w:p w14:paraId="7B68623D" w14:textId="77777777" w:rsidR="00501BCD" w:rsidRPr="00501BCD" w:rsidRDefault="00501BCD" w:rsidP="00501BCD">
      <w:pPr>
        <w:pStyle w:val="EndNoteBibliography"/>
        <w:spacing w:after="0"/>
      </w:pPr>
      <w:r w:rsidRPr="00501BCD">
        <w:t>13.</w:t>
      </w:r>
      <w:r w:rsidRPr="00501BCD">
        <w:tab/>
        <w:t xml:space="preserve">Crump, K., Benchmark analysis. </w:t>
      </w:r>
      <w:r w:rsidRPr="00501BCD">
        <w:rPr>
          <w:i/>
        </w:rPr>
        <w:t xml:space="preserve">Wiley StatsRef: Statistics Reference Online </w:t>
      </w:r>
      <w:r w:rsidRPr="00501BCD">
        <w:rPr>
          <w:b/>
        </w:rPr>
        <w:t>2014</w:t>
      </w:r>
      <w:r w:rsidRPr="00501BCD">
        <w:t>.</w:t>
      </w:r>
    </w:p>
    <w:p w14:paraId="6E8DADE0" w14:textId="77777777" w:rsidR="00501BCD" w:rsidRPr="00501BCD" w:rsidRDefault="00501BCD" w:rsidP="00501BCD">
      <w:pPr>
        <w:pStyle w:val="EndNoteBibliography"/>
        <w:spacing w:after="0"/>
      </w:pPr>
      <w:r w:rsidRPr="00501BCD">
        <w:t>14.</w:t>
      </w:r>
      <w:r w:rsidRPr="00501BCD">
        <w:tab/>
        <w:t xml:space="preserve">Watt, E. D.; Judson, R. S., Uncertainty quantification in ToxCast high throughput screening. </w:t>
      </w:r>
      <w:r w:rsidRPr="00501BCD">
        <w:rPr>
          <w:i/>
        </w:rPr>
        <w:t xml:space="preserve">PloS one </w:t>
      </w:r>
      <w:r w:rsidRPr="00501BCD">
        <w:rPr>
          <w:b/>
        </w:rPr>
        <w:t>2018,</w:t>
      </w:r>
      <w:r w:rsidRPr="00501BCD">
        <w:t xml:space="preserve"> </w:t>
      </w:r>
      <w:r w:rsidRPr="00501BCD">
        <w:rPr>
          <w:i/>
        </w:rPr>
        <w:t>13</w:t>
      </w:r>
      <w:r w:rsidRPr="00501BCD">
        <w:t xml:space="preserve"> (7), e0196963.</w:t>
      </w:r>
    </w:p>
    <w:p w14:paraId="4C5463FC" w14:textId="77777777" w:rsidR="00501BCD" w:rsidRPr="00501BCD" w:rsidRDefault="00501BCD" w:rsidP="00501BCD">
      <w:pPr>
        <w:pStyle w:val="EndNoteBibliography"/>
        <w:spacing w:after="0"/>
      </w:pPr>
      <w:r w:rsidRPr="00501BCD">
        <w:t>15.</w:t>
      </w:r>
      <w:r w:rsidRPr="00501BCD">
        <w:tab/>
        <w:t xml:space="preserve">Anderson, D.; Burnham, K., Model selection and multi-model inference. </w:t>
      </w:r>
      <w:r w:rsidRPr="00501BCD">
        <w:rPr>
          <w:i/>
        </w:rPr>
        <w:t xml:space="preserve">Second. NY: Springer-Verlag </w:t>
      </w:r>
      <w:r w:rsidRPr="00501BCD">
        <w:rPr>
          <w:b/>
        </w:rPr>
        <w:t>2004,</w:t>
      </w:r>
      <w:r w:rsidRPr="00501BCD">
        <w:t xml:space="preserve"> </w:t>
      </w:r>
      <w:r w:rsidRPr="00501BCD">
        <w:rPr>
          <w:i/>
        </w:rPr>
        <w:t>63</w:t>
      </w:r>
      <w:r w:rsidRPr="00501BCD">
        <w:t>.</w:t>
      </w:r>
    </w:p>
    <w:p w14:paraId="5C8C8CE4" w14:textId="77777777" w:rsidR="00501BCD" w:rsidRPr="00501BCD" w:rsidRDefault="00501BCD" w:rsidP="00501BCD">
      <w:pPr>
        <w:pStyle w:val="EndNoteBibliography"/>
      </w:pPr>
      <w:r w:rsidRPr="00501BCD">
        <w:t>16.</w:t>
      </w:r>
      <w:r w:rsidRPr="00501BCD">
        <w:tab/>
        <w:t xml:space="preserve">Judson, R. S.; Magpantay, F. M.; Chickarmane, V.; Haskell, C.; Tania, N.; Taylor, J.; Xia, M.; Huang, R.; Rotroff, D. M.; Filer, D. L.; Houck, K. A.; Martin, M. T.; Sipes, N.; Richard, A. M.; Mansouri, K.; Setzer, R. W.; Knudsen, T. B.; Crofton, K. M.; Thomas, R. S., Integrated Model of Chemical Perturbations of a Biological Pathway Using 18 In Vitro High-Throughput Screening Assays for the Estrogen Receptor. </w:t>
      </w:r>
      <w:r w:rsidRPr="00501BCD">
        <w:rPr>
          <w:i/>
        </w:rPr>
        <w:t xml:space="preserve">Toxicological Sciences </w:t>
      </w:r>
      <w:r w:rsidRPr="00501BCD">
        <w:rPr>
          <w:b/>
        </w:rPr>
        <w:t>2015,</w:t>
      </w:r>
      <w:r w:rsidRPr="00501BCD">
        <w:t xml:space="preserve"> </w:t>
      </w:r>
      <w:r w:rsidRPr="00501BCD">
        <w:rPr>
          <w:i/>
        </w:rPr>
        <w:t>148</w:t>
      </w:r>
      <w:r w:rsidRPr="00501BCD">
        <w:t xml:space="preserve"> (1), 137-154.</w:t>
      </w:r>
    </w:p>
    <w:p w14:paraId="1705F892" w14:textId="0DBF03FC" w:rsidR="00F865C1" w:rsidRPr="00C350A1" w:rsidRDefault="00EE247B" w:rsidP="00F865C1">
      <w:pPr>
        <w:pStyle w:val="Heading2"/>
      </w:pPr>
      <w:r>
        <w:fldChar w:fldCharType="end"/>
      </w:r>
    </w:p>
    <w:sectPr w:rsidR="00F865C1" w:rsidRPr="00C350A1" w:rsidSect="00CE0C4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heffield, Thomas Y." w:date="2019-10-16T10:30:00Z" w:initials="STY">
    <w:p w14:paraId="40CC8637" w14:textId="77777777" w:rsidR="008C17D9" w:rsidRDefault="008C17D9">
      <w:pPr>
        <w:pStyle w:val="CommentText"/>
      </w:pPr>
      <w:r>
        <w:rPr>
          <w:rStyle w:val="CommentReference"/>
        </w:rPr>
        <w:annotationRef/>
      </w:r>
      <w:r>
        <w:t>This is just a one-off illustration, but the code to make it is inside MYGSEA(), commented out.</w:t>
      </w:r>
    </w:p>
  </w:comment>
  <w:comment w:id="7" w:author="Sheffield, Thomas Y." w:date="2019-10-16T10:32:00Z" w:initials="STY">
    <w:p w14:paraId="0145C17A" w14:textId="77777777" w:rsidR="008C17D9" w:rsidRDefault="008C17D9">
      <w:pPr>
        <w:pStyle w:val="CommentText"/>
      </w:pPr>
      <w:r>
        <w:rPr>
          <w:rStyle w:val="CommentReference"/>
        </w:rPr>
        <w:annotationRef/>
      </w:r>
      <w:r>
        <w:t>This is also a one-off illustration, but the code is commented out inside randomdata().</w:t>
      </w:r>
    </w:p>
  </w:comment>
  <w:comment w:id="9" w:author="Sheffield, Thomas Y." w:date="2019-10-16T10:33:00Z" w:initials="STY">
    <w:p w14:paraId="6C1C2276" w14:textId="77777777" w:rsidR="008C17D9" w:rsidRDefault="008C17D9">
      <w:pPr>
        <w:pStyle w:val="CommentText"/>
      </w:pPr>
      <w:r>
        <w:rPr>
          <w:rStyle w:val="CommentReference"/>
        </w:rPr>
        <w:annotationRef/>
      </w:r>
      <w:r>
        <w:t>You’ll want to regenerate this plot once you rerun pathway scoring for your final dataset and nullset. Use pathwayDistributionPlot(pathset = “”, dataset = “”, method = “”, nullset = “”), and fill in the details of the run.</w:t>
      </w:r>
    </w:p>
  </w:comment>
  <w:comment w:id="13" w:author="Sheffield, Thomas Y." w:date="2019-10-16T10:40:00Z" w:initials="STY">
    <w:p w14:paraId="0E62EB1A" w14:textId="77777777" w:rsidR="008C17D9" w:rsidRDefault="008C17D9">
      <w:pPr>
        <w:pStyle w:val="CommentText"/>
      </w:pPr>
      <w:r>
        <w:rPr>
          <w:rStyle w:val="CommentReference"/>
        </w:rPr>
        <w:annotationRef/>
      </w:r>
      <w:r>
        <w:t>I don’t have a plotting function for this, but it comes from running a conc/resp with and without aicc = T checked. Then just look at PATHWAY_CR$fit_method for each run.</w:t>
      </w:r>
    </w:p>
  </w:comment>
  <w:comment w:id="17" w:author="Sheffield, Thomas Y." w:date="2019-10-16T10:45:00Z" w:initials="STY">
    <w:p w14:paraId="03E2088F" w14:textId="77777777" w:rsidR="008C17D9" w:rsidRDefault="008C17D9" w:rsidP="00FA4BCE">
      <w:pPr>
        <w:pStyle w:val="CommentText"/>
      </w:pPr>
      <w:r>
        <w:rPr>
          <w:rStyle w:val="CommentReference"/>
        </w:rPr>
        <w:annotationRef/>
      </w:r>
      <w:r>
        <w:t>Beginning with dataset “user_wneg”, run:</w:t>
      </w:r>
    </w:p>
    <w:p w14:paraId="116F0DB3" w14:textId="77777777" w:rsidR="008C17D9" w:rsidRDefault="008C17D9" w:rsidP="00FA4BCE">
      <w:pPr>
        <w:pStyle w:val="CommentText"/>
        <w:numPr>
          <w:ilvl w:val="0"/>
          <w:numId w:val="6"/>
        </w:numPr>
      </w:pPr>
      <w:r>
        <w:t>randomdata(dataset = “user_wneg”) (generate nullset)</w:t>
      </w:r>
    </w:p>
    <w:p w14:paraId="6C6D44E5" w14:textId="77777777" w:rsidR="008C17D9" w:rsidRDefault="008C17D9" w:rsidP="00FA4BCE">
      <w:pPr>
        <w:pStyle w:val="CommentText"/>
        <w:numPr>
          <w:ilvl w:val="0"/>
          <w:numId w:val="6"/>
        </w:numPr>
      </w:pPr>
      <w:r>
        <w:t>runAllPathwayCR_pval(dataset = “user_wneg_RAND125”, nullset = NULL, do.plot = F) (Score the nullset)</w:t>
      </w:r>
    </w:p>
    <w:p w14:paraId="36F90039" w14:textId="77777777" w:rsidR="008C17D9" w:rsidRDefault="008C17D9" w:rsidP="00FA4BCE">
      <w:pPr>
        <w:pStyle w:val="CommentText"/>
        <w:numPr>
          <w:ilvl w:val="0"/>
          <w:numId w:val="6"/>
        </w:numPr>
      </w:pPr>
      <w:r>
        <w:t>runAllPathwayCR_pval(dataset = “user_wneg”, nullset = “user_wneg_RAND125”)</w:t>
      </w:r>
    </w:p>
    <w:p w14:paraId="098A6E71" w14:textId="77777777" w:rsidR="008C17D9" w:rsidRDefault="008C17D9" w:rsidP="00FA4BCE">
      <w:pPr>
        <w:pStyle w:val="CommentText"/>
        <w:numPr>
          <w:ilvl w:val="0"/>
          <w:numId w:val="6"/>
        </w:numPr>
      </w:pPr>
      <w:r>
        <w:t>Figures 5 and 6 will be in output/pathway_conc_resp_plots/bhrr_user_wneg_fc_0.05_conthits/conc_resp_Bisphenol A.pdf</w:t>
      </w:r>
    </w:p>
  </w:comment>
  <w:comment w:id="20" w:author="Sheffield, Thomas Y." w:date="2019-10-16T10:53:00Z" w:initials="STY">
    <w:p w14:paraId="70A30D55" w14:textId="77777777" w:rsidR="008C17D9" w:rsidRDefault="008C17D9">
      <w:pPr>
        <w:pStyle w:val="CommentText"/>
      </w:pPr>
      <w:r>
        <w:rPr>
          <w:rStyle w:val="CommentReference"/>
        </w:rPr>
        <w:annotationRef/>
      </w:r>
      <w:r>
        <w:t xml:space="preserve">This is another one-off. </w:t>
      </w:r>
    </w:p>
    <w:p w14:paraId="26A96E70" w14:textId="77777777" w:rsidR="008C17D9" w:rsidRDefault="008C17D9" w:rsidP="00773D6C">
      <w:pPr>
        <w:pStyle w:val="CommentText"/>
        <w:numPr>
          <w:ilvl w:val="0"/>
          <w:numId w:val="7"/>
        </w:numPr>
      </w:pPr>
      <w:r>
        <w:t xml:space="preserve"> Generate a PATHWAY_CR for your choice of dataset/pathset/method with continuous hitcalls. </w:t>
      </w:r>
    </w:p>
    <w:p w14:paraId="00FE702F" w14:textId="77777777" w:rsidR="008C17D9" w:rsidRDefault="008C17D9" w:rsidP="00773D6C">
      <w:pPr>
        <w:pStyle w:val="CommentText"/>
        <w:numPr>
          <w:ilvl w:val="0"/>
          <w:numId w:val="7"/>
        </w:numPr>
      </w:pPr>
      <w:r>
        <w:t xml:space="preserve"> Use hitlogic(PATHWAY_CR, newcutoff = PATHWAY_CR$cutoff) to generate discrete hitcalls.</w:t>
      </w:r>
    </w:p>
    <w:p w14:paraId="7A72DEE7" w14:textId="2BB5DF1A" w:rsidR="008C17D9" w:rsidRDefault="008C17D9" w:rsidP="00773D6C">
      <w:pPr>
        <w:pStyle w:val="CommentText"/>
        <w:numPr>
          <w:ilvl w:val="0"/>
          <w:numId w:val="7"/>
        </w:numPr>
      </w:pPr>
      <w:r>
        <w:t xml:space="preserve"> Call the discrete hitcalls “dhits” and the continuous ones “chits” and use the script called contvsdiscplot() in the httr extra scripts folder.</w:t>
      </w:r>
    </w:p>
  </w:comment>
  <w:comment w:id="22" w:author="Sheffield, Thomas Y." w:date="2019-10-16T10:58:00Z" w:initials="STY">
    <w:p w14:paraId="165B51D7" w14:textId="2E564509" w:rsidR="008C17D9" w:rsidRDefault="008C17D9" w:rsidP="001E4852">
      <w:pPr>
        <w:pStyle w:val="CommentText"/>
        <w:numPr>
          <w:ilvl w:val="0"/>
          <w:numId w:val="8"/>
        </w:numPr>
      </w:pPr>
      <w:r>
        <w:rPr>
          <w:rStyle w:val="CommentReference"/>
        </w:rPr>
        <w:annotationRef/>
      </w:r>
      <w:r>
        <w:t>Run pathway conc/resp as in figure 5 comments for dataset = “user_wneg”, method = “fc”, pathset = “bhrr”, pval = .2, and conthits= F.</w:t>
      </w:r>
    </w:p>
    <w:p w14:paraId="7CC95394" w14:textId="77777777" w:rsidR="008C17D9" w:rsidRDefault="008C17D9" w:rsidP="001E4852">
      <w:pPr>
        <w:pStyle w:val="CommentText"/>
        <w:numPr>
          <w:ilvl w:val="0"/>
          <w:numId w:val="8"/>
        </w:numPr>
      </w:pPr>
      <w:r>
        <w:t>Run referenceAC50()</w:t>
      </w:r>
    </w:p>
    <w:p w14:paraId="5235EC87" w14:textId="087AFCBF" w:rsidR="008C17D9" w:rsidRDefault="008C17D9" w:rsidP="001E4852">
      <w:pPr>
        <w:pStyle w:val="CommentText"/>
        <w:numPr>
          <w:ilvl w:val="0"/>
          <w:numId w:val="8"/>
        </w:numPr>
      </w:pPr>
      <w:r>
        <w:t>Plot is in output/refchems/</w:t>
      </w:r>
    </w:p>
  </w:comment>
  <w:comment w:id="24" w:author="Sheffield, Thomas Y." w:date="2019-10-16T11:02:00Z" w:initials="STY">
    <w:p w14:paraId="49D61864" w14:textId="0C8D862B" w:rsidR="008C17D9" w:rsidRDefault="008C17D9" w:rsidP="008851C1">
      <w:pPr>
        <w:pStyle w:val="CommentText"/>
        <w:numPr>
          <w:ilvl w:val="0"/>
          <w:numId w:val="9"/>
        </w:numPr>
      </w:pPr>
      <w:r>
        <w:rPr>
          <w:rStyle w:val="CommentReference"/>
        </w:rPr>
        <w:annotationRef/>
      </w:r>
      <w:r>
        <w:t>Run pathway conc/resp as in figure 5 comments for dataset = “user_wneg”, method = “fc”, pathset = “bhrr”, pval = .2, and conthits= T.</w:t>
      </w:r>
    </w:p>
    <w:p w14:paraId="156AA189" w14:textId="51A4C34E" w:rsidR="008C17D9" w:rsidRDefault="008C17D9" w:rsidP="008851C1">
      <w:pPr>
        <w:pStyle w:val="CommentText"/>
        <w:numPr>
          <w:ilvl w:val="0"/>
          <w:numId w:val="9"/>
        </w:numPr>
      </w:pPr>
      <w:r>
        <w:t>Run referenceAC50(nametag = “conthits”, conthits= T)</w:t>
      </w:r>
    </w:p>
    <w:p w14:paraId="2C60E874" w14:textId="36C3D23F" w:rsidR="008C17D9" w:rsidRDefault="008C17D9" w:rsidP="008851C1">
      <w:pPr>
        <w:pStyle w:val="CommentText"/>
        <w:numPr>
          <w:ilvl w:val="0"/>
          <w:numId w:val="9"/>
        </w:numPr>
      </w:pPr>
      <w:r>
        <w:t>Plot is in output/refchems/</w:t>
      </w:r>
    </w:p>
    <w:p w14:paraId="36AE7B22" w14:textId="6D8CB3AE" w:rsidR="008C17D9" w:rsidRDefault="008C17D9">
      <w:pPr>
        <w:pStyle w:val="CommentText"/>
      </w:pPr>
    </w:p>
  </w:comment>
  <w:comment w:id="26" w:author="Sheffield, Thomas Y." w:date="2019-10-16T11:04:00Z" w:initials="STY">
    <w:p w14:paraId="7598E4C1" w14:textId="1CA9E9AC" w:rsidR="008C17D9" w:rsidRDefault="008C17D9" w:rsidP="008851C1">
      <w:pPr>
        <w:pStyle w:val="CommentText"/>
        <w:numPr>
          <w:ilvl w:val="0"/>
          <w:numId w:val="10"/>
        </w:numPr>
      </w:pPr>
      <w:r>
        <w:rPr>
          <w:rStyle w:val="CommentReference"/>
        </w:rPr>
        <w:annotationRef/>
      </w:r>
      <w:r>
        <w:t>Run pathway conc resp as in figure 5 for dataset = “user_wneg”, pathset = “bhrr”, method = “fc”, pval = .05, conthits = F.</w:t>
      </w:r>
    </w:p>
    <w:p w14:paraId="62518311" w14:textId="77777777" w:rsidR="008C17D9" w:rsidRDefault="008C17D9" w:rsidP="008851C1">
      <w:pPr>
        <w:pStyle w:val="CommentText"/>
        <w:numPr>
          <w:ilvl w:val="0"/>
          <w:numId w:val="10"/>
        </w:numPr>
      </w:pPr>
      <w:r>
        <w:t>Also run same conc/resp for dataset = “user_wneg_RAND125”</w:t>
      </w:r>
    </w:p>
    <w:p w14:paraId="609CDD3D" w14:textId="77777777" w:rsidR="008C17D9" w:rsidRDefault="008C17D9" w:rsidP="008851C1">
      <w:pPr>
        <w:pStyle w:val="CommentText"/>
        <w:numPr>
          <w:ilvl w:val="0"/>
          <w:numId w:val="10"/>
        </w:numPr>
      </w:pPr>
      <w:r>
        <w:t>pathwayAccumNullPlot(dataset = “user_wneg”, nullset = “user_wneg_RAND125”, usecont= F, mc.cores = 3)</w:t>
      </w:r>
    </w:p>
    <w:p w14:paraId="0BE6D7FB" w14:textId="25B8F6E8" w:rsidR="008C17D9" w:rsidRDefault="008C17D9" w:rsidP="008851C1">
      <w:pPr>
        <w:pStyle w:val="CommentText"/>
        <w:numPr>
          <w:ilvl w:val="0"/>
          <w:numId w:val="10"/>
        </w:numPr>
      </w:pPr>
      <w:r>
        <w:t>Figures  10-13 are in output/accumplots/</w:t>
      </w:r>
    </w:p>
  </w:comment>
  <w:comment w:id="31" w:author="Sheffield, Thomas Y." w:date="2019-10-16T11:09:00Z" w:initials="STY">
    <w:p w14:paraId="60F49B66" w14:textId="3B5402D1" w:rsidR="008C17D9" w:rsidRDefault="008C17D9" w:rsidP="008851C1">
      <w:pPr>
        <w:pStyle w:val="CommentText"/>
        <w:numPr>
          <w:ilvl w:val="0"/>
          <w:numId w:val="11"/>
        </w:numPr>
      </w:pPr>
      <w:r>
        <w:rPr>
          <w:rStyle w:val="CommentReference"/>
        </w:rPr>
        <w:annotationRef/>
      </w:r>
      <w:r>
        <w:t>Run pathway conc resp as in figure 5 for dataset = “user_wneg”, pathset = “bhrr”, method = “fc”, pval = .05, conthits = T.</w:t>
      </w:r>
    </w:p>
    <w:p w14:paraId="22FA8F45" w14:textId="77777777" w:rsidR="008C17D9" w:rsidRDefault="008C17D9" w:rsidP="008851C1">
      <w:pPr>
        <w:pStyle w:val="CommentText"/>
        <w:numPr>
          <w:ilvl w:val="0"/>
          <w:numId w:val="11"/>
        </w:numPr>
      </w:pPr>
      <w:r>
        <w:t>Also run same conc/resp for dataset = “user_wneg_RAND125”</w:t>
      </w:r>
    </w:p>
    <w:p w14:paraId="0156FD2C" w14:textId="68773D30" w:rsidR="008C17D9" w:rsidRDefault="008C17D9" w:rsidP="008851C1">
      <w:pPr>
        <w:pStyle w:val="CommentText"/>
        <w:numPr>
          <w:ilvl w:val="0"/>
          <w:numId w:val="11"/>
        </w:numPr>
      </w:pPr>
      <w:r>
        <w:t>pathwayAccumNullPlot(dataset = “user_wneg”, nullset = “user_wneg_RAND125”, usecont= T, nametag = “conthits”, mc.cores = 3)</w:t>
      </w:r>
    </w:p>
    <w:p w14:paraId="6A065D26" w14:textId="4244E906" w:rsidR="008C17D9" w:rsidRDefault="008C17D9" w:rsidP="008851C1">
      <w:pPr>
        <w:pStyle w:val="CommentText"/>
        <w:numPr>
          <w:ilvl w:val="0"/>
          <w:numId w:val="11"/>
        </w:numPr>
      </w:pPr>
      <w:r>
        <w:t>Plot is in output/accumplots/</w:t>
      </w:r>
    </w:p>
  </w:comment>
  <w:comment w:id="33" w:author="Sheffield, Thomas Y." w:date="2019-10-16T11:11:00Z" w:initials="STY">
    <w:p w14:paraId="5C94E9DC" w14:textId="7EDC4AC3" w:rsidR="008C17D9" w:rsidRDefault="008C17D9" w:rsidP="007A5F47">
      <w:pPr>
        <w:pStyle w:val="CommentText"/>
        <w:numPr>
          <w:ilvl w:val="0"/>
          <w:numId w:val="12"/>
        </w:numPr>
      </w:pPr>
      <w:r>
        <w:rPr>
          <w:rStyle w:val="CommentReference"/>
        </w:rPr>
        <w:annotationRef/>
      </w:r>
      <w:r>
        <w:t>FCMATrepchems() with each combination of options to generate all datasets.</w:t>
      </w:r>
    </w:p>
    <w:p w14:paraId="04E3F82B" w14:textId="77777777" w:rsidR="008C17D9" w:rsidRDefault="008C17D9" w:rsidP="007A5F47">
      <w:pPr>
        <w:pStyle w:val="CommentText"/>
        <w:numPr>
          <w:ilvl w:val="0"/>
          <w:numId w:val="12"/>
        </w:numPr>
      </w:pPr>
      <w:r>
        <w:t>runAllRepChemCR()</w:t>
      </w:r>
    </w:p>
    <w:p w14:paraId="376D9B6F" w14:textId="77777777" w:rsidR="008C17D9" w:rsidRDefault="008C17D9" w:rsidP="007A5F47">
      <w:pPr>
        <w:pStyle w:val="CommentText"/>
        <w:numPr>
          <w:ilvl w:val="0"/>
          <w:numId w:val="12"/>
        </w:numPr>
      </w:pPr>
      <w:r>
        <w:t>repChemPathwayPlot()</w:t>
      </w:r>
    </w:p>
    <w:p w14:paraId="21777F0D" w14:textId="493CE90C" w:rsidR="008C17D9" w:rsidRDefault="008C17D9" w:rsidP="007A5F47">
      <w:pPr>
        <w:pStyle w:val="CommentText"/>
        <w:numPr>
          <w:ilvl w:val="0"/>
          <w:numId w:val="12"/>
        </w:numPr>
      </w:pPr>
      <w:r>
        <w:t>Figures 15-26 are found in output/repchem/pathwayplots_fc.pdf</w:t>
      </w:r>
    </w:p>
  </w:comment>
  <w:comment w:id="46" w:author="Sheffield, Thomas Y." w:date="2019-10-16T11:14:00Z" w:initials="STY">
    <w:p w14:paraId="29EBFAA7" w14:textId="77777777" w:rsidR="008C17D9" w:rsidRDefault="008C17D9" w:rsidP="007A5F47">
      <w:pPr>
        <w:pStyle w:val="CommentText"/>
        <w:numPr>
          <w:ilvl w:val="0"/>
          <w:numId w:val="13"/>
        </w:numPr>
      </w:pPr>
      <w:r>
        <w:rPr>
          <w:rStyle w:val="CommentReference"/>
        </w:rPr>
        <w:annotationRef/>
      </w:r>
      <w:r>
        <w:t>runAllRepChemCR(method = “gsva”)</w:t>
      </w:r>
    </w:p>
    <w:p w14:paraId="2FB5AD02" w14:textId="77777777" w:rsidR="008C17D9" w:rsidRDefault="008C17D9" w:rsidP="007A5F47">
      <w:pPr>
        <w:pStyle w:val="CommentText"/>
        <w:numPr>
          <w:ilvl w:val="0"/>
          <w:numId w:val="13"/>
        </w:numPr>
      </w:pPr>
      <w:r>
        <w:t>repChemPathwayPlot(method = “gsva”)</w:t>
      </w:r>
    </w:p>
    <w:p w14:paraId="41F79419" w14:textId="641EAD70" w:rsidR="008C17D9" w:rsidRDefault="008C17D9" w:rsidP="007A5F47">
      <w:pPr>
        <w:pStyle w:val="CommentText"/>
        <w:numPr>
          <w:ilvl w:val="0"/>
          <w:numId w:val="13"/>
        </w:numPr>
      </w:pPr>
      <w:r>
        <w:t>Figures 27-30 are found in output/repchem/pathwayplots_gsva.pdf</w:t>
      </w:r>
    </w:p>
  </w:comment>
  <w:comment w:id="51" w:author="Sheffield, Thomas Y." w:date="2019-10-16T11:17:00Z" w:initials="STY">
    <w:p w14:paraId="0474367D" w14:textId="77777777" w:rsidR="008C17D9" w:rsidRDefault="008C17D9" w:rsidP="007A5F47">
      <w:pPr>
        <w:pStyle w:val="CommentText"/>
        <w:numPr>
          <w:ilvl w:val="0"/>
          <w:numId w:val="14"/>
        </w:numPr>
      </w:pPr>
      <w:r>
        <w:rPr>
          <w:rStyle w:val="CommentReference"/>
        </w:rPr>
        <w:annotationRef/>
      </w:r>
      <w:r>
        <w:t>runAllRepChemPidCR()</w:t>
      </w:r>
    </w:p>
    <w:p w14:paraId="6D0A29DB" w14:textId="77777777" w:rsidR="008C17D9" w:rsidRDefault="008C17D9" w:rsidP="007A5F47">
      <w:pPr>
        <w:pStyle w:val="CommentText"/>
        <w:numPr>
          <w:ilvl w:val="0"/>
          <w:numId w:val="14"/>
        </w:numPr>
      </w:pPr>
      <w:r>
        <w:t>repChemPidPlot()</w:t>
      </w:r>
    </w:p>
    <w:p w14:paraId="6DD361A2" w14:textId="62E4F578" w:rsidR="008C17D9" w:rsidRDefault="008C17D9" w:rsidP="007A5F47">
      <w:pPr>
        <w:pStyle w:val="CommentText"/>
        <w:numPr>
          <w:ilvl w:val="0"/>
          <w:numId w:val="14"/>
        </w:numPr>
      </w:pPr>
      <w:r>
        <w:t>Figures 31-36 are found in output/repchem/pidplots.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C8637" w15:done="0"/>
  <w15:commentEx w15:paraId="0145C17A" w15:done="0"/>
  <w15:commentEx w15:paraId="6C1C2276" w15:done="0"/>
  <w15:commentEx w15:paraId="0E62EB1A" w15:done="0"/>
  <w15:commentEx w15:paraId="098A6E71" w15:done="0"/>
  <w15:commentEx w15:paraId="7A72DEE7" w15:done="0"/>
  <w15:commentEx w15:paraId="5235EC87" w15:done="0"/>
  <w15:commentEx w15:paraId="36AE7B22" w15:done="0"/>
  <w15:commentEx w15:paraId="0BE6D7FB" w15:done="0"/>
  <w15:commentEx w15:paraId="6A065D26" w15:done="0"/>
  <w15:commentEx w15:paraId="21777F0D" w15:done="0"/>
  <w15:commentEx w15:paraId="41F79419" w15:done="0"/>
  <w15:commentEx w15:paraId="6DD361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C8637" w16cid:durableId="21516FD2"/>
  <w16cid:commentId w16cid:paraId="0145C17A" w16cid:durableId="21517029"/>
  <w16cid:commentId w16cid:paraId="6C1C2276" w16cid:durableId="21517061"/>
  <w16cid:commentId w16cid:paraId="0E62EB1A" w16cid:durableId="2151721D"/>
  <w16cid:commentId w16cid:paraId="098A6E71" w16cid:durableId="21517336"/>
  <w16cid:commentId w16cid:paraId="7A72DEE7" w16cid:durableId="2151752F"/>
  <w16cid:commentId w16cid:paraId="5235EC87" w16cid:durableId="2151763E"/>
  <w16cid:commentId w16cid:paraId="36AE7B22" w16cid:durableId="21517733"/>
  <w16cid:commentId w16cid:paraId="0BE6D7FB" w16cid:durableId="215177A1"/>
  <w16cid:commentId w16cid:paraId="6A065D26" w16cid:durableId="21517902"/>
  <w16cid:commentId w16cid:paraId="21777F0D" w16cid:durableId="21517950"/>
  <w16cid:commentId w16cid:paraId="41F79419" w16cid:durableId="21517A33"/>
  <w16cid:commentId w16cid:paraId="6DD361A2" w16cid:durableId="21517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254EE"/>
    <w:multiLevelType w:val="hybridMultilevel"/>
    <w:tmpl w:val="6CAEDE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D0B79"/>
    <w:multiLevelType w:val="hybridMultilevel"/>
    <w:tmpl w:val="5F24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486D4A"/>
    <w:multiLevelType w:val="hybridMultilevel"/>
    <w:tmpl w:val="38B603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C154E"/>
    <w:multiLevelType w:val="hybridMultilevel"/>
    <w:tmpl w:val="0C72A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B019AB"/>
    <w:multiLevelType w:val="hybridMultilevel"/>
    <w:tmpl w:val="D8E67C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322389"/>
    <w:multiLevelType w:val="hybridMultilevel"/>
    <w:tmpl w:val="FD12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B0620D"/>
    <w:multiLevelType w:val="hybridMultilevel"/>
    <w:tmpl w:val="63D455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505078"/>
    <w:multiLevelType w:val="hybridMultilevel"/>
    <w:tmpl w:val="9AAC25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BB59A0"/>
    <w:multiLevelType w:val="hybridMultilevel"/>
    <w:tmpl w:val="7AEAF376"/>
    <w:lvl w:ilvl="0" w:tplc="8AA8BC8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2E5FCB"/>
    <w:multiLevelType w:val="hybridMultilevel"/>
    <w:tmpl w:val="D2F6CD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6021C6"/>
    <w:multiLevelType w:val="hybridMultilevel"/>
    <w:tmpl w:val="6C602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85F22"/>
    <w:multiLevelType w:val="hybridMultilevel"/>
    <w:tmpl w:val="4064944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8B3560C"/>
    <w:multiLevelType w:val="hybridMultilevel"/>
    <w:tmpl w:val="09C64C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F531C5"/>
    <w:multiLevelType w:val="hybridMultilevel"/>
    <w:tmpl w:val="5C92A0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9"/>
  </w:num>
  <w:num w:numId="4">
    <w:abstractNumId w:val="0"/>
  </w:num>
  <w:num w:numId="5">
    <w:abstractNumId w:val="1"/>
  </w:num>
  <w:num w:numId="6">
    <w:abstractNumId w:val="12"/>
  </w:num>
  <w:num w:numId="7">
    <w:abstractNumId w:val="10"/>
  </w:num>
  <w:num w:numId="8">
    <w:abstractNumId w:val="3"/>
  </w:num>
  <w:num w:numId="9">
    <w:abstractNumId w:val="2"/>
  </w:num>
  <w:num w:numId="10">
    <w:abstractNumId w:val="8"/>
  </w:num>
  <w:num w:numId="11">
    <w:abstractNumId w:val="7"/>
  </w:num>
  <w:num w:numId="12">
    <w:abstractNumId w:val="4"/>
  </w:num>
  <w:num w:numId="13">
    <w:abstractNumId w:val="6"/>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ffield, Thomas Y.">
    <w15:presenceInfo w15:providerId="AD" w15:userId="S::sheffield.thomas@epa.gov::ee24645d-8252-47b8-ba43-baf0181d1f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0s0tt2s2pagesepxpa0pkwrv99ew5rawt&quot;&gt;Sheffield Refs&lt;record-ids&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record-ids&gt;&lt;/item&gt;&lt;/Libraries&gt;"/>
  </w:docVars>
  <w:rsids>
    <w:rsidRoot w:val="00CE0C48"/>
    <w:rsid w:val="00010F31"/>
    <w:rsid w:val="0004008D"/>
    <w:rsid w:val="00042318"/>
    <w:rsid w:val="00060C4A"/>
    <w:rsid w:val="00062BAD"/>
    <w:rsid w:val="0008382B"/>
    <w:rsid w:val="00083A22"/>
    <w:rsid w:val="00090D46"/>
    <w:rsid w:val="00090DB7"/>
    <w:rsid w:val="000A6F30"/>
    <w:rsid w:val="000B1C04"/>
    <w:rsid w:val="000C4B81"/>
    <w:rsid w:val="000C4D00"/>
    <w:rsid w:val="000E7694"/>
    <w:rsid w:val="000E7CCD"/>
    <w:rsid w:val="000F10AC"/>
    <w:rsid w:val="000F3BBA"/>
    <w:rsid w:val="001136E2"/>
    <w:rsid w:val="00130184"/>
    <w:rsid w:val="00135BCE"/>
    <w:rsid w:val="0015711A"/>
    <w:rsid w:val="001808BE"/>
    <w:rsid w:val="00180F00"/>
    <w:rsid w:val="0018432D"/>
    <w:rsid w:val="001B6656"/>
    <w:rsid w:val="001C1136"/>
    <w:rsid w:val="001D4AA8"/>
    <w:rsid w:val="001D5844"/>
    <w:rsid w:val="001E146C"/>
    <w:rsid w:val="001E4852"/>
    <w:rsid w:val="001E5E76"/>
    <w:rsid w:val="001E6120"/>
    <w:rsid w:val="001F1BAB"/>
    <w:rsid w:val="001F77F0"/>
    <w:rsid w:val="00216E3A"/>
    <w:rsid w:val="0022612E"/>
    <w:rsid w:val="00226158"/>
    <w:rsid w:val="00234869"/>
    <w:rsid w:val="002477DF"/>
    <w:rsid w:val="002560D1"/>
    <w:rsid w:val="00260B3F"/>
    <w:rsid w:val="002613B9"/>
    <w:rsid w:val="002636A2"/>
    <w:rsid w:val="002A419B"/>
    <w:rsid w:val="002A6700"/>
    <w:rsid w:val="002E6484"/>
    <w:rsid w:val="002E68B8"/>
    <w:rsid w:val="002F4282"/>
    <w:rsid w:val="00304AAB"/>
    <w:rsid w:val="0032087A"/>
    <w:rsid w:val="0032243E"/>
    <w:rsid w:val="00326002"/>
    <w:rsid w:val="00326A33"/>
    <w:rsid w:val="003419DB"/>
    <w:rsid w:val="003573DF"/>
    <w:rsid w:val="00372E8C"/>
    <w:rsid w:val="00385738"/>
    <w:rsid w:val="003858E3"/>
    <w:rsid w:val="00385A58"/>
    <w:rsid w:val="003B554C"/>
    <w:rsid w:val="003B7F8F"/>
    <w:rsid w:val="004024C6"/>
    <w:rsid w:val="00405933"/>
    <w:rsid w:val="004402D0"/>
    <w:rsid w:val="00440921"/>
    <w:rsid w:val="004434FE"/>
    <w:rsid w:val="004768C5"/>
    <w:rsid w:val="004828B4"/>
    <w:rsid w:val="00492203"/>
    <w:rsid w:val="004E4E8D"/>
    <w:rsid w:val="004F121D"/>
    <w:rsid w:val="004F4986"/>
    <w:rsid w:val="005008E2"/>
    <w:rsid w:val="00501BCD"/>
    <w:rsid w:val="00514391"/>
    <w:rsid w:val="00526190"/>
    <w:rsid w:val="00542E22"/>
    <w:rsid w:val="00543D9A"/>
    <w:rsid w:val="00564162"/>
    <w:rsid w:val="005B5C0D"/>
    <w:rsid w:val="005C08E9"/>
    <w:rsid w:val="005E0650"/>
    <w:rsid w:val="005F0702"/>
    <w:rsid w:val="005F254C"/>
    <w:rsid w:val="005F7D98"/>
    <w:rsid w:val="006164B1"/>
    <w:rsid w:val="00621C5B"/>
    <w:rsid w:val="00650AB4"/>
    <w:rsid w:val="006818DC"/>
    <w:rsid w:val="0068201E"/>
    <w:rsid w:val="0068610D"/>
    <w:rsid w:val="006A2D96"/>
    <w:rsid w:val="006B3299"/>
    <w:rsid w:val="006C4A81"/>
    <w:rsid w:val="006D3D54"/>
    <w:rsid w:val="00710CD1"/>
    <w:rsid w:val="00712B89"/>
    <w:rsid w:val="0071713B"/>
    <w:rsid w:val="007376F3"/>
    <w:rsid w:val="00741211"/>
    <w:rsid w:val="00743198"/>
    <w:rsid w:val="00754AED"/>
    <w:rsid w:val="007645A9"/>
    <w:rsid w:val="00773D6C"/>
    <w:rsid w:val="007832B8"/>
    <w:rsid w:val="00784259"/>
    <w:rsid w:val="00797018"/>
    <w:rsid w:val="007A5F47"/>
    <w:rsid w:val="007B6A62"/>
    <w:rsid w:val="007E6B9C"/>
    <w:rsid w:val="008075BA"/>
    <w:rsid w:val="0081149C"/>
    <w:rsid w:val="00811A53"/>
    <w:rsid w:val="00813A77"/>
    <w:rsid w:val="008163B7"/>
    <w:rsid w:val="00822F45"/>
    <w:rsid w:val="00825A71"/>
    <w:rsid w:val="0085380A"/>
    <w:rsid w:val="008675D2"/>
    <w:rsid w:val="008748A9"/>
    <w:rsid w:val="008851C1"/>
    <w:rsid w:val="00885CD1"/>
    <w:rsid w:val="008C17D9"/>
    <w:rsid w:val="008D4100"/>
    <w:rsid w:val="0092068B"/>
    <w:rsid w:val="0093228F"/>
    <w:rsid w:val="00955190"/>
    <w:rsid w:val="00955EEA"/>
    <w:rsid w:val="009645E6"/>
    <w:rsid w:val="009653C2"/>
    <w:rsid w:val="00983867"/>
    <w:rsid w:val="009C4829"/>
    <w:rsid w:val="009D1CB0"/>
    <w:rsid w:val="009D4265"/>
    <w:rsid w:val="009D5890"/>
    <w:rsid w:val="009E09E4"/>
    <w:rsid w:val="009E151D"/>
    <w:rsid w:val="009F024A"/>
    <w:rsid w:val="009F0F77"/>
    <w:rsid w:val="00A0454B"/>
    <w:rsid w:val="00A05632"/>
    <w:rsid w:val="00A14D26"/>
    <w:rsid w:val="00A17879"/>
    <w:rsid w:val="00A20CA7"/>
    <w:rsid w:val="00A26E5F"/>
    <w:rsid w:val="00A27A11"/>
    <w:rsid w:val="00A365AC"/>
    <w:rsid w:val="00A541E3"/>
    <w:rsid w:val="00A5752D"/>
    <w:rsid w:val="00A85D13"/>
    <w:rsid w:val="00A94893"/>
    <w:rsid w:val="00A95FDA"/>
    <w:rsid w:val="00AB0B10"/>
    <w:rsid w:val="00AB48DB"/>
    <w:rsid w:val="00AC0430"/>
    <w:rsid w:val="00AC1960"/>
    <w:rsid w:val="00AD12BF"/>
    <w:rsid w:val="00AF7FEF"/>
    <w:rsid w:val="00B26E9A"/>
    <w:rsid w:val="00B30921"/>
    <w:rsid w:val="00B424A1"/>
    <w:rsid w:val="00B848E2"/>
    <w:rsid w:val="00B87D22"/>
    <w:rsid w:val="00BB33CB"/>
    <w:rsid w:val="00BD3052"/>
    <w:rsid w:val="00BE31A0"/>
    <w:rsid w:val="00BF3A47"/>
    <w:rsid w:val="00BF4C7E"/>
    <w:rsid w:val="00C14E5C"/>
    <w:rsid w:val="00C175EE"/>
    <w:rsid w:val="00C17E5F"/>
    <w:rsid w:val="00C30215"/>
    <w:rsid w:val="00C350A1"/>
    <w:rsid w:val="00C35B7A"/>
    <w:rsid w:val="00C41FBC"/>
    <w:rsid w:val="00C6620C"/>
    <w:rsid w:val="00C6798B"/>
    <w:rsid w:val="00C9181B"/>
    <w:rsid w:val="00CA3648"/>
    <w:rsid w:val="00CB10E0"/>
    <w:rsid w:val="00CC0133"/>
    <w:rsid w:val="00CC2475"/>
    <w:rsid w:val="00CC607E"/>
    <w:rsid w:val="00CD25DD"/>
    <w:rsid w:val="00CD6548"/>
    <w:rsid w:val="00CE0C48"/>
    <w:rsid w:val="00CE76E3"/>
    <w:rsid w:val="00D36C03"/>
    <w:rsid w:val="00D45004"/>
    <w:rsid w:val="00D6470D"/>
    <w:rsid w:val="00D83801"/>
    <w:rsid w:val="00DA256D"/>
    <w:rsid w:val="00DD1285"/>
    <w:rsid w:val="00DD661C"/>
    <w:rsid w:val="00DE14AB"/>
    <w:rsid w:val="00DF4BF4"/>
    <w:rsid w:val="00E0074C"/>
    <w:rsid w:val="00E02641"/>
    <w:rsid w:val="00E2412D"/>
    <w:rsid w:val="00E4598D"/>
    <w:rsid w:val="00E47792"/>
    <w:rsid w:val="00E56D5C"/>
    <w:rsid w:val="00E61423"/>
    <w:rsid w:val="00E846E3"/>
    <w:rsid w:val="00EB2CB7"/>
    <w:rsid w:val="00EB7E1A"/>
    <w:rsid w:val="00EC2074"/>
    <w:rsid w:val="00EC5B29"/>
    <w:rsid w:val="00ED1664"/>
    <w:rsid w:val="00ED4EB5"/>
    <w:rsid w:val="00EE247B"/>
    <w:rsid w:val="00EF34FA"/>
    <w:rsid w:val="00EF7B75"/>
    <w:rsid w:val="00F03EF8"/>
    <w:rsid w:val="00F05A1A"/>
    <w:rsid w:val="00F20FE9"/>
    <w:rsid w:val="00F23D1F"/>
    <w:rsid w:val="00F31703"/>
    <w:rsid w:val="00F62473"/>
    <w:rsid w:val="00F629D6"/>
    <w:rsid w:val="00F70074"/>
    <w:rsid w:val="00F865C1"/>
    <w:rsid w:val="00F90610"/>
    <w:rsid w:val="00F97D58"/>
    <w:rsid w:val="00FA4BCE"/>
    <w:rsid w:val="00FA4E08"/>
    <w:rsid w:val="00FA5AFB"/>
    <w:rsid w:val="00FA7FE9"/>
    <w:rsid w:val="00FD2905"/>
    <w:rsid w:val="00FF47E8"/>
    <w:rsid w:val="00FF6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BED19"/>
  <w15:chartTrackingRefBased/>
  <w15:docId w15:val="{29D0B051-FCEB-4FA4-AE73-6046972AC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0C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0C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E0C48"/>
  </w:style>
  <w:style w:type="character" w:customStyle="1" w:styleId="Heading1Char">
    <w:name w:val="Heading 1 Char"/>
    <w:basedOn w:val="DefaultParagraphFont"/>
    <w:link w:val="Heading1"/>
    <w:uiPriority w:val="9"/>
    <w:rsid w:val="00CE0C4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0C48"/>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075BA"/>
    <w:rPr>
      <w:color w:val="808080"/>
    </w:rPr>
  </w:style>
  <w:style w:type="table" w:styleId="TableGrid">
    <w:name w:val="Table Grid"/>
    <w:basedOn w:val="TableNormal"/>
    <w:uiPriority w:val="39"/>
    <w:rsid w:val="00C350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905"/>
    <w:pPr>
      <w:ind w:left="720"/>
      <w:contextualSpacing/>
    </w:pPr>
  </w:style>
  <w:style w:type="paragraph" w:styleId="BalloonText">
    <w:name w:val="Balloon Text"/>
    <w:basedOn w:val="Normal"/>
    <w:link w:val="BalloonTextChar"/>
    <w:uiPriority w:val="99"/>
    <w:semiHidden/>
    <w:unhideWhenUsed/>
    <w:rsid w:val="00F23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D1F"/>
    <w:rPr>
      <w:rFonts w:ascii="Segoe UI" w:hAnsi="Segoe UI" w:cs="Segoe UI"/>
      <w:sz w:val="18"/>
      <w:szCs w:val="18"/>
    </w:rPr>
  </w:style>
  <w:style w:type="paragraph" w:customStyle="1" w:styleId="EndNoteBibliographyTitle">
    <w:name w:val="EndNote Bibliography Title"/>
    <w:basedOn w:val="Normal"/>
    <w:link w:val="EndNoteBibliographyTitleChar"/>
    <w:rsid w:val="00EE247B"/>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EE247B"/>
    <w:rPr>
      <w:rFonts w:ascii="Calibri Light" w:hAnsi="Calibri Light" w:cs="Calibri Light"/>
      <w:noProof/>
      <w:sz w:val="26"/>
    </w:rPr>
  </w:style>
  <w:style w:type="paragraph" w:customStyle="1" w:styleId="EndNoteBibliography">
    <w:name w:val="EndNote Bibliography"/>
    <w:basedOn w:val="Normal"/>
    <w:link w:val="EndNoteBibliographyChar"/>
    <w:rsid w:val="00EE247B"/>
    <w:pPr>
      <w:spacing w:line="240" w:lineRule="auto"/>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EE247B"/>
    <w:rPr>
      <w:rFonts w:ascii="Calibri Light" w:hAnsi="Calibri Light" w:cs="Calibri Light"/>
      <w:noProof/>
      <w:sz w:val="26"/>
    </w:rPr>
  </w:style>
  <w:style w:type="paragraph" w:styleId="Caption">
    <w:name w:val="caption"/>
    <w:basedOn w:val="Normal"/>
    <w:next w:val="Normal"/>
    <w:uiPriority w:val="35"/>
    <w:unhideWhenUsed/>
    <w:qFormat/>
    <w:rsid w:val="005C08E9"/>
    <w:pPr>
      <w:spacing w:after="200" w:line="240" w:lineRule="auto"/>
    </w:pPr>
    <w:rPr>
      <w:i/>
      <w:iCs/>
      <w:color w:val="44546A" w:themeColor="text2"/>
      <w:sz w:val="18"/>
      <w:szCs w:val="18"/>
    </w:rPr>
  </w:style>
  <w:style w:type="paragraph" w:customStyle="1" w:styleId="Body12point">
    <w:name w:val="Body 12 point"/>
    <w:basedOn w:val="Normal"/>
    <w:link w:val="Body12pointChar"/>
    <w:qFormat/>
    <w:rsid w:val="00FA4E08"/>
    <w:rPr>
      <w:rFonts w:ascii="Cambria" w:hAnsi="Cambria"/>
      <w:sz w:val="24"/>
      <w:szCs w:val="24"/>
    </w:rPr>
  </w:style>
  <w:style w:type="character" w:customStyle="1" w:styleId="Body12pointChar">
    <w:name w:val="Body 12 point Char"/>
    <w:basedOn w:val="DefaultParagraphFont"/>
    <w:link w:val="Body12point"/>
    <w:rsid w:val="00FA4E08"/>
    <w:rPr>
      <w:rFonts w:ascii="Cambria" w:hAnsi="Cambria"/>
      <w:sz w:val="24"/>
      <w:szCs w:val="24"/>
    </w:rPr>
  </w:style>
  <w:style w:type="character" w:styleId="CommentReference">
    <w:name w:val="annotation reference"/>
    <w:basedOn w:val="DefaultParagraphFont"/>
    <w:uiPriority w:val="99"/>
    <w:semiHidden/>
    <w:unhideWhenUsed/>
    <w:rsid w:val="00FA7FE9"/>
    <w:rPr>
      <w:sz w:val="16"/>
      <w:szCs w:val="16"/>
    </w:rPr>
  </w:style>
  <w:style w:type="paragraph" w:styleId="CommentText">
    <w:name w:val="annotation text"/>
    <w:basedOn w:val="Normal"/>
    <w:link w:val="CommentTextChar"/>
    <w:uiPriority w:val="99"/>
    <w:semiHidden/>
    <w:unhideWhenUsed/>
    <w:rsid w:val="00FA7FE9"/>
    <w:pPr>
      <w:spacing w:line="240" w:lineRule="auto"/>
    </w:pPr>
    <w:rPr>
      <w:sz w:val="20"/>
      <w:szCs w:val="20"/>
    </w:rPr>
  </w:style>
  <w:style w:type="character" w:customStyle="1" w:styleId="CommentTextChar">
    <w:name w:val="Comment Text Char"/>
    <w:basedOn w:val="DefaultParagraphFont"/>
    <w:link w:val="CommentText"/>
    <w:uiPriority w:val="99"/>
    <w:semiHidden/>
    <w:rsid w:val="00FA7FE9"/>
    <w:rPr>
      <w:sz w:val="20"/>
      <w:szCs w:val="20"/>
    </w:rPr>
  </w:style>
  <w:style w:type="paragraph" w:styleId="CommentSubject">
    <w:name w:val="annotation subject"/>
    <w:basedOn w:val="CommentText"/>
    <w:next w:val="CommentText"/>
    <w:link w:val="CommentSubjectChar"/>
    <w:uiPriority w:val="99"/>
    <w:semiHidden/>
    <w:unhideWhenUsed/>
    <w:rsid w:val="00FA7FE9"/>
    <w:rPr>
      <w:b/>
      <w:bCs/>
    </w:rPr>
  </w:style>
  <w:style w:type="character" w:customStyle="1" w:styleId="CommentSubjectChar">
    <w:name w:val="Comment Subject Char"/>
    <w:basedOn w:val="CommentTextChar"/>
    <w:link w:val="CommentSubject"/>
    <w:uiPriority w:val="99"/>
    <w:semiHidden/>
    <w:rsid w:val="00FA7F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D6D50-9C17-44E7-824E-0820675C5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5</TotalTime>
  <Pages>55</Pages>
  <Words>9853</Words>
  <Characters>5616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Thomas Y.</dc:creator>
  <cp:keywords/>
  <dc:description/>
  <cp:lastModifiedBy>Judson, Richard</cp:lastModifiedBy>
  <cp:revision>72</cp:revision>
  <dcterms:created xsi:type="dcterms:W3CDTF">2019-07-30T20:53:00Z</dcterms:created>
  <dcterms:modified xsi:type="dcterms:W3CDTF">2019-10-31T13:42:00Z</dcterms:modified>
</cp:coreProperties>
</file>